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4A1927B" w14:textId="77777777" w:rsidR="000B5498" w:rsidRPr="00B26233" w:rsidRDefault="000B5498" w:rsidP="000B5498">
      <w:pPr>
        <w:spacing w:after="120" w:line="360" w:lineRule="auto"/>
        <w:rPr>
          <w:rFonts w:ascii="Helvetica" w:hAnsi="Helvetica" w:cs="Times New Roman"/>
          <w:lang w:val="en-US"/>
        </w:rPr>
      </w:pPr>
      <w:r w:rsidRPr="00B26233">
        <w:rPr>
          <w:rFonts w:ascii="Helvetica" w:hAnsi="Helvetica" w:cs="Times New Roman"/>
          <w:b/>
          <w:lang w:val="en-US"/>
        </w:rPr>
        <w:t>Table S</w:t>
      </w:r>
      <w:r>
        <w:rPr>
          <w:rFonts w:ascii="Helvetica" w:hAnsi="Helvetica" w:cs="Times New Roman"/>
          <w:b/>
          <w:lang w:val="en-US"/>
        </w:rPr>
        <w:t>1</w:t>
      </w:r>
      <w:r w:rsidRPr="00B26233">
        <w:rPr>
          <w:rFonts w:ascii="Helvetica" w:hAnsi="Helvetica" w:cs="Times New Roman"/>
          <w:b/>
          <w:lang w:val="en-US"/>
        </w:rPr>
        <w:t>.</w:t>
      </w:r>
      <w:r w:rsidRPr="00B26233">
        <w:rPr>
          <w:rFonts w:ascii="Helvetica" w:hAnsi="Helvetica" w:cs="Times New Roman"/>
          <w:lang w:val="en-US"/>
        </w:rPr>
        <w:t xml:space="preserve"> Predicted </w:t>
      </w:r>
      <w:r w:rsidRPr="00B26233">
        <w:rPr>
          <w:rFonts w:ascii="Helvetica" w:hAnsi="Helvetica" w:cs="Times New Roman"/>
          <w:i/>
          <w:lang w:val="en-US"/>
        </w:rPr>
        <w:t>M. tuberculosis</w:t>
      </w:r>
      <w:r w:rsidRPr="00B26233">
        <w:rPr>
          <w:rFonts w:ascii="Helvetica" w:hAnsi="Helvetica" w:cs="Times New Roman"/>
          <w:lang w:val="en-US"/>
        </w:rPr>
        <w:t xml:space="preserve"> H37Rv and </w:t>
      </w:r>
      <w:r w:rsidRPr="00B26233">
        <w:rPr>
          <w:rFonts w:ascii="Helvetica" w:hAnsi="Helvetica" w:cs="Times New Roman"/>
          <w:i/>
          <w:lang w:val="en-US"/>
        </w:rPr>
        <w:t>M. bovis</w:t>
      </w:r>
      <w:r w:rsidRPr="00B26233">
        <w:rPr>
          <w:rFonts w:ascii="Helvetica" w:hAnsi="Helvetica" w:cs="Times New Roman"/>
          <w:lang w:val="en-US"/>
        </w:rPr>
        <w:t xml:space="preserve"> BCG gene targets based on homology to human target assays</w:t>
      </w:r>
    </w:p>
    <w:tbl>
      <w:tblPr>
        <w:tblStyle w:val="LightShading1"/>
        <w:tblW w:w="0" w:type="auto"/>
        <w:tblBorders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155"/>
        <w:gridCol w:w="610"/>
        <w:gridCol w:w="789"/>
        <w:gridCol w:w="1091"/>
        <w:gridCol w:w="1491"/>
        <w:gridCol w:w="1188"/>
        <w:gridCol w:w="1197"/>
        <w:gridCol w:w="1335"/>
      </w:tblGrid>
      <w:tr w:rsidR="000B5498" w:rsidRPr="00B26233" w14:paraId="65EB7E23" w14:textId="77777777" w:rsidTr="00D9610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8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14:paraId="057D4078" w14:textId="77777777" w:rsidR="000B5498" w:rsidRPr="00B26233" w:rsidRDefault="000B5498" w:rsidP="002C5DAD">
            <w:pPr>
              <w:spacing w:after="120" w:line="240" w:lineRule="auto"/>
              <w:jc w:val="center"/>
              <w:rPr>
                <w:rFonts w:ascii="Helvetica" w:hAnsi="Helvetica"/>
                <w:sz w:val="20"/>
                <w:szCs w:val="20"/>
                <w:lang w:val="en-US"/>
              </w:rPr>
            </w:pPr>
            <w:r w:rsidRPr="00B26233">
              <w:rPr>
                <w:rFonts w:ascii="Helvetica" w:hAnsi="Helvetica"/>
                <w:sz w:val="20"/>
                <w:szCs w:val="20"/>
                <w:lang w:val="en-US"/>
              </w:rPr>
              <w:t>Human Target Class</w:t>
            </w:r>
          </w:p>
        </w:tc>
        <w:tc>
          <w:tcPr>
            <w:tcW w:w="3316" w:type="dxa"/>
            <w:gridSpan w:val="2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14:paraId="311EFAFC" w14:textId="77777777" w:rsidR="000B5498" w:rsidRPr="00B26233" w:rsidRDefault="000B5498" w:rsidP="002C5DAD">
            <w:pPr>
              <w:spacing w:after="12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20"/>
                <w:szCs w:val="20"/>
                <w:lang w:val="en-US"/>
              </w:rPr>
            </w:pPr>
            <w:r w:rsidRPr="00B26233">
              <w:rPr>
                <w:rFonts w:ascii="Helvetica" w:hAnsi="Helvetica"/>
                <w:sz w:val="20"/>
                <w:szCs w:val="20"/>
                <w:lang w:val="en-US"/>
              </w:rPr>
              <w:t>No. of Compounds</w:t>
            </w:r>
          </w:p>
        </w:tc>
        <w:tc>
          <w:tcPr>
            <w:tcW w:w="3511" w:type="dxa"/>
            <w:gridSpan w:val="2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14:paraId="0C8F62A7" w14:textId="77777777" w:rsidR="000B5498" w:rsidRPr="00B26233" w:rsidRDefault="000B5498" w:rsidP="002C5DAD">
            <w:pPr>
              <w:spacing w:after="12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20"/>
                <w:szCs w:val="20"/>
                <w:lang w:val="en-US"/>
              </w:rPr>
            </w:pPr>
            <w:r w:rsidRPr="00B26233">
              <w:rPr>
                <w:rFonts w:ascii="Helvetica" w:hAnsi="Helvetica"/>
                <w:sz w:val="20"/>
                <w:szCs w:val="20"/>
                <w:lang w:val="en-US"/>
              </w:rPr>
              <w:t xml:space="preserve">Putative </w:t>
            </w:r>
            <w:r w:rsidRPr="00D96100">
              <w:rPr>
                <w:rFonts w:ascii="Helvetica" w:hAnsi="Helvetica"/>
                <w:i/>
                <w:sz w:val="20"/>
                <w:szCs w:val="20"/>
                <w:lang w:val="en-US"/>
              </w:rPr>
              <w:t>Mycobacterium</w:t>
            </w:r>
            <w:r w:rsidRPr="00B26233">
              <w:rPr>
                <w:rFonts w:ascii="Helvetica" w:hAnsi="Helvetica"/>
                <w:sz w:val="20"/>
                <w:szCs w:val="20"/>
                <w:lang w:val="en-US"/>
              </w:rPr>
              <w:t xml:space="preserve"> Target</w:t>
            </w:r>
            <w:bookmarkStart w:id="0" w:name="_GoBack"/>
            <w:bookmarkEnd w:id="0"/>
          </w:p>
        </w:tc>
        <w:tc>
          <w:tcPr>
            <w:tcW w:w="3013" w:type="dxa"/>
            <w:gridSpan w:val="2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14:paraId="73C8509F" w14:textId="77777777" w:rsidR="000B5498" w:rsidRPr="00B26233" w:rsidRDefault="000B5498" w:rsidP="002C5DAD">
            <w:pPr>
              <w:spacing w:after="12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20"/>
                <w:szCs w:val="20"/>
                <w:lang w:val="en-US"/>
              </w:rPr>
            </w:pPr>
            <w:r w:rsidRPr="00B26233">
              <w:rPr>
                <w:rFonts w:ascii="Helvetica" w:hAnsi="Helvetica"/>
                <w:sz w:val="20"/>
                <w:szCs w:val="20"/>
                <w:lang w:val="en-US"/>
              </w:rPr>
              <w:t>Accession No.</w:t>
            </w:r>
          </w:p>
        </w:tc>
        <w:tc>
          <w:tcPr>
            <w:tcW w:w="1513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auto"/>
            <w:vAlign w:val="bottom"/>
          </w:tcPr>
          <w:p w14:paraId="66C9C731" w14:textId="77777777" w:rsidR="000B5498" w:rsidRPr="00B26233" w:rsidRDefault="000B5498" w:rsidP="002C5DAD">
            <w:pPr>
              <w:spacing w:after="12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20"/>
                <w:szCs w:val="20"/>
                <w:lang w:val="en-US"/>
              </w:rPr>
            </w:pPr>
            <w:r w:rsidRPr="00B26233">
              <w:rPr>
                <w:rFonts w:ascii="Helvetica" w:hAnsi="Helvetica"/>
                <w:sz w:val="20"/>
                <w:szCs w:val="20"/>
                <w:lang w:val="en-US"/>
              </w:rPr>
              <w:t>Essentiality</w:t>
            </w:r>
          </w:p>
        </w:tc>
      </w:tr>
      <w:tr w:rsidR="000B5498" w:rsidRPr="00B26233" w14:paraId="71F461A1" w14:textId="77777777" w:rsidTr="00D961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652EEAB" w14:textId="77777777" w:rsidR="000B5498" w:rsidRPr="00B26233" w:rsidRDefault="000B5498" w:rsidP="002C5DAD">
            <w:pPr>
              <w:spacing w:after="120" w:line="240" w:lineRule="auto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69AC375" w14:textId="77777777" w:rsidR="000B5498" w:rsidRPr="00B26233" w:rsidRDefault="000B5498" w:rsidP="002C5DAD">
            <w:pPr>
              <w:spacing w:after="120" w:line="240" w:lineRule="auto"/>
              <w:ind w:right="-14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BCG</w:t>
            </w: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A490EDB" w14:textId="77777777" w:rsidR="000B5498" w:rsidRPr="00B26233" w:rsidRDefault="000B5498" w:rsidP="002C5DAD">
            <w:pPr>
              <w:spacing w:after="12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H37Rv</w:t>
            </w: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FCBDFF7" w14:textId="77777777" w:rsidR="000B5498" w:rsidRPr="00B26233" w:rsidRDefault="000B5498" w:rsidP="002C5DAD">
            <w:pPr>
              <w:spacing w:after="12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Gene</w:t>
            </w:r>
          </w:p>
        </w:tc>
        <w:tc>
          <w:tcPr>
            <w:tcW w:w="185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B5C030A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Product</w:t>
            </w:r>
          </w:p>
        </w:tc>
        <w:tc>
          <w:tcPr>
            <w:tcW w:w="141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3ED573A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M. bovis BCG</w:t>
            </w:r>
          </w:p>
        </w:tc>
        <w:tc>
          <w:tcPr>
            <w:tcW w:w="159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337EF36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MTB H37Rv</w:t>
            </w:r>
          </w:p>
        </w:tc>
        <w:tc>
          <w:tcPr>
            <w:tcW w:w="15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3E0CBB9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</w:tr>
      <w:tr w:rsidR="000B5498" w:rsidRPr="00B26233" w14:paraId="45A16B28" w14:textId="77777777" w:rsidTr="00D961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8" w:type="dxa"/>
            <w:shd w:val="clear" w:color="auto" w:fill="auto"/>
          </w:tcPr>
          <w:p w14:paraId="47524D22" w14:textId="77777777" w:rsidR="000B5498" w:rsidRPr="00B26233" w:rsidRDefault="000B5498" w:rsidP="002C5DAD">
            <w:pPr>
              <w:spacing w:after="120" w:line="240" w:lineRule="auto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Kinase</w:t>
            </w:r>
          </w:p>
        </w:tc>
        <w:tc>
          <w:tcPr>
            <w:tcW w:w="1658" w:type="dxa"/>
            <w:shd w:val="clear" w:color="auto" w:fill="auto"/>
          </w:tcPr>
          <w:p w14:paraId="3B65DDB4" w14:textId="77777777" w:rsidR="000B5498" w:rsidRPr="00B26233" w:rsidRDefault="000B5498" w:rsidP="002C5DAD">
            <w:pPr>
              <w:spacing w:after="12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35</w:t>
            </w:r>
          </w:p>
        </w:tc>
        <w:tc>
          <w:tcPr>
            <w:tcW w:w="1658" w:type="dxa"/>
            <w:shd w:val="clear" w:color="auto" w:fill="auto"/>
          </w:tcPr>
          <w:p w14:paraId="4DF71FC0" w14:textId="77777777" w:rsidR="000B5498" w:rsidRPr="00B26233" w:rsidRDefault="000B5498" w:rsidP="002C5DAD">
            <w:pPr>
              <w:spacing w:after="12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8</w:t>
            </w:r>
          </w:p>
        </w:tc>
        <w:tc>
          <w:tcPr>
            <w:tcW w:w="1658" w:type="dxa"/>
            <w:shd w:val="clear" w:color="auto" w:fill="auto"/>
          </w:tcPr>
          <w:p w14:paraId="1C89EF08" w14:textId="77777777" w:rsidR="000B5498" w:rsidRPr="00B26233" w:rsidRDefault="000B5498" w:rsidP="002C5DAD">
            <w:pPr>
              <w:spacing w:after="12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pknA</w:t>
            </w:r>
          </w:p>
        </w:tc>
        <w:tc>
          <w:tcPr>
            <w:tcW w:w="1853" w:type="dxa"/>
            <w:shd w:val="clear" w:color="auto" w:fill="auto"/>
          </w:tcPr>
          <w:p w14:paraId="72A3B70E" w14:textId="77777777" w:rsidR="000B5498" w:rsidRPr="00B26233" w:rsidRDefault="000B5498" w:rsidP="002C5DAD">
            <w:pPr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transmembrane serine/threonine-protein kinase A</w:t>
            </w:r>
          </w:p>
        </w:tc>
        <w:tc>
          <w:tcPr>
            <w:tcW w:w="1418" w:type="dxa"/>
            <w:shd w:val="clear" w:color="auto" w:fill="auto"/>
          </w:tcPr>
          <w:p w14:paraId="0DB29A49" w14:textId="77777777" w:rsidR="000B5498" w:rsidRPr="00B26233" w:rsidRDefault="000B5498" w:rsidP="002C5DAD">
            <w:pPr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YP_976148.1</w:t>
            </w:r>
          </w:p>
        </w:tc>
        <w:tc>
          <w:tcPr>
            <w:tcW w:w="1595" w:type="dxa"/>
            <w:shd w:val="clear" w:color="auto" w:fill="auto"/>
          </w:tcPr>
          <w:p w14:paraId="17D5A249" w14:textId="77777777" w:rsidR="000B5498" w:rsidRPr="00B26233" w:rsidRDefault="000B5498" w:rsidP="002C5DAD">
            <w:pPr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NP_214529.1</w:t>
            </w:r>
          </w:p>
        </w:tc>
        <w:tc>
          <w:tcPr>
            <w:tcW w:w="1513" w:type="dxa"/>
            <w:shd w:val="clear" w:color="auto" w:fill="auto"/>
          </w:tcPr>
          <w:p w14:paraId="79BF9419" w14:textId="77777777" w:rsidR="000B5498" w:rsidRPr="00B26233" w:rsidRDefault="000B5498" w:rsidP="002C5DAD">
            <w:pPr>
              <w:spacing w:after="12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Essential</w:t>
            </w:r>
          </w:p>
        </w:tc>
      </w:tr>
      <w:tr w:rsidR="000B5498" w:rsidRPr="00B26233" w14:paraId="361DBEF2" w14:textId="77777777" w:rsidTr="00D961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C98C2E8" w14:textId="77777777" w:rsidR="000B5498" w:rsidRPr="00B26233" w:rsidRDefault="000B5498" w:rsidP="002C5DAD">
            <w:pPr>
              <w:spacing w:after="120" w:line="240" w:lineRule="auto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B7A3544" w14:textId="77777777" w:rsidR="000B5498" w:rsidRPr="00B26233" w:rsidRDefault="000B5498" w:rsidP="002C5DAD">
            <w:pPr>
              <w:spacing w:after="12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A5A5CA0" w14:textId="77777777" w:rsidR="000B5498" w:rsidRPr="00B26233" w:rsidRDefault="000B5498" w:rsidP="002C5DAD">
            <w:pPr>
              <w:spacing w:after="12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7A047C3" w14:textId="77777777" w:rsidR="000B5498" w:rsidRPr="00B26233" w:rsidRDefault="000B5498" w:rsidP="002C5DAD">
            <w:pPr>
              <w:spacing w:after="12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pknB</w:t>
            </w:r>
          </w:p>
        </w:tc>
        <w:tc>
          <w:tcPr>
            <w:tcW w:w="185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AEDAAF4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transmembrane serine/threonine-protein kinase B</w:t>
            </w:r>
          </w:p>
        </w:tc>
        <w:tc>
          <w:tcPr>
            <w:tcW w:w="141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AC4256F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YP_976147.1</w:t>
            </w:r>
          </w:p>
        </w:tc>
        <w:tc>
          <w:tcPr>
            <w:tcW w:w="159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1DD0883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NP_214528.1</w:t>
            </w:r>
          </w:p>
        </w:tc>
        <w:tc>
          <w:tcPr>
            <w:tcW w:w="15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79C66BA" w14:textId="77777777" w:rsidR="000B5498" w:rsidRPr="00B26233" w:rsidRDefault="000B5498" w:rsidP="002C5DAD">
            <w:pPr>
              <w:spacing w:after="12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Essential</w:t>
            </w:r>
          </w:p>
        </w:tc>
      </w:tr>
      <w:tr w:rsidR="000B5498" w:rsidRPr="00B26233" w14:paraId="4553E380" w14:textId="77777777" w:rsidTr="00D961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8" w:type="dxa"/>
            <w:shd w:val="clear" w:color="auto" w:fill="auto"/>
          </w:tcPr>
          <w:p w14:paraId="2E33076E" w14:textId="77777777" w:rsidR="000B5498" w:rsidRPr="00B26233" w:rsidRDefault="000B5498" w:rsidP="002C5DAD">
            <w:pPr>
              <w:spacing w:after="120" w:line="240" w:lineRule="auto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658" w:type="dxa"/>
            <w:shd w:val="clear" w:color="auto" w:fill="auto"/>
          </w:tcPr>
          <w:p w14:paraId="76B0E5AB" w14:textId="77777777" w:rsidR="000B5498" w:rsidRPr="00B26233" w:rsidRDefault="000B5498" w:rsidP="002C5DAD">
            <w:pPr>
              <w:spacing w:after="12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658" w:type="dxa"/>
            <w:shd w:val="clear" w:color="auto" w:fill="auto"/>
          </w:tcPr>
          <w:p w14:paraId="7B67C1BC" w14:textId="77777777" w:rsidR="000B5498" w:rsidRPr="00B26233" w:rsidRDefault="000B5498" w:rsidP="002C5DAD">
            <w:pPr>
              <w:spacing w:after="12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658" w:type="dxa"/>
            <w:shd w:val="clear" w:color="auto" w:fill="auto"/>
          </w:tcPr>
          <w:p w14:paraId="568049CC" w14:textId="77777777" w:rsidR="000B5498" w:rsidRPr="00B26233" w:rsidRDefault="000B5498" w:rsidP="002C5DAD">
            <w:pPr>
              <w:spacing w:after="12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pknD</w:t>
            </w:r>
          </w:p>
        </w:tc>
        <w:tc>
          <w:tcPr>
            <w:tcW w:w="1853" w:type="dxa"/>
            <w:shd w:val="clear" w:color="auto" w:fill="auto"/>
          </w:tcPr>
          <w:p w14:paraId="129C04BC" w14:textId="77777777" w:rsidR="000B5498" w:rsidRPr="00B26233" w:rsidRDefault="000B5498" w:rsidP="002C5DAD">
            <w:pPr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 xml:space="preserve">Ser/Thr protein kinase </w:t>
            </w:r>
          </w:p>
        </w:tc>
        <w:tc>
          <w:tcPr>
            <w:tcW w:w="1418" w:type="dxa"/>
            <w:shd w:val="clear" w:color="auto" w:fill="auto"/>
          </w:tcPr>
          <w:p w14:paraId="066E49D0" w14:textId="77777777" w:rsidR="000B5498" w:rsidRPr="00B26233" w:rsidRDefault="000B5498" w:rsidP="002C5DAD">
            <w:pPr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YP_977078.1</w:t>
            </w:r>
          </w:p>
        </w:tc>
        <w:tc>
          <w:tcPr>
            <w:tcW w:w="1595" w:type="dxa"/>
            <w:shd w:val="clear" w:color="auto" w:fill="auto"/>
          </w:tcPr>
          <w:p w14:paraId="501255CD" w14:textId="77777777" w:rsidR="000B5498" w:rsidRPr="00B26233" w:rsidRDefault="000B5498" w:rsidP="002C5DAD">
            <w:pPr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NP_215446.1</w:t>
            </w:r>
          </w:p>
        </w:tc>
        <w:tc>
          <w:tcPr>
            <w:tcW w:w="1513" w:type="dxa"/>
            <w:shd w:val="clear" w:color="auto" w:fill="auto"/>
          </w:tcPr>
          <w:p w14:paraId="6A727DE0" w14:textId="77777777" w:rsidR="000B5498" w:rsidRPr="00B26233" w:rsidRDefault="000B5498" w:rsidP="002C5DAD">
            <w:pPr>
              <w:spacing w:after="12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NE</w:t>
            </w:r>
          </w:p>
        </w:tc>
      </w:tr>
      <w:tr w:rsidR="000B5498" w:rsidRPr="00B26233" w14:paraId="6B4404CF" w14:textId="77777777" w:rsidTr="00D961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E4B7945" w14:textId="77777777" w:rsidR="000B5498" w:rsidRPr="00B26233" w:rsidRDefault="000B5498" w:rsidP="002C5DAD">
            <w:pPr>
              <w:spacing w:after="120" w:line="240" w:lineRule="auto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07828C0" w14:textId="77777777" w:rsidR="000B5498" w:rsidRPr="00B26233" w:rsidRDefault="000B5498" w:rsidP="002C5DAD">
            <w:pPr>
              <w:spacing w:after="12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CC0420A" w14:textId="77777777" w:rsidR="000B5498" w:rsidRPr="00B26233" w:rsidRDefault="000B5498" w:rsidP="002C5DAD">
            <w:pPr>
              <w:spacing w:after="12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6B24FE1" w14:textId="77777777" w:rsidR="000B5498" w:rsidRPr="00B26233" w:rsidRDefault="000B5498" w:rsidP="002C5DAD">
            <w:pPr>
              <w:spacing w:after="12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pknH</w:t>
            </w:r>
          </w:p>
        </w:tc>
        <w:tc>
          <w:tcPr>
            <w:tcW w:w="185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1AF20D7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putative transmembrane serine/threonine-protein kinase H</w:t>
            </w:r>
          </w:p>
        </w:tc>
        <w:tc>
          <w:tcPr>
            <w:tcW w:w="141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68B9120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YP_977417.1</w:t>
            </w:r>
          </w:p>
        </w:tc>
        <w:tc>
          <w:tcPr>
            <w:tcW w:w="159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34B5B3C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NP_215782.1</w:t>
            </w:r>
          </w:p>
        </w:tc>
        <w:tc>
          <w:tcPr>
            <w:tcW w:w="15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CF7D8C7" w14:textId="77777777" w:rsidR="000B5498" w:rsidRPr="00B26233" w:rsidRDefault="000B5498" w:rsidP="002C5DAD">
            <w:pPr>
              <w:spacing w:after="12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NE</w:t>
            </w:r>
          </w:p>
        </w:tc>
      </w:tr>
      <w:tr w:rsidR="000B5498" w:rsidRPr="00B26233" w14:paraId="40B6D05E" w14:textId="77777777" w:rsidTr="00D961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8" w:type="dxa"/>
            <w:shd w:val="clear" w:color="auto" w:fill="auto"/>
          </w:tcPr>
          <w:p w14:paraId="2B797415" w14:textId="77777777" w:rsidR="000B5498" w:rsidRPr="00B26233" w:rsidRDefault="000B5498" w:rsidP="002C5DAD">
            <w:pPr>
              <w:spacing w:after="120" w:line="240" w:lineRule="auto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658" w:type="dxa"/>
            <w:shd w:val="clear" w:color="auto" w:fill="auto"/>
          </w:tcPr>
          <w:p w14:paraId="6D671F45" w14:textId="77777777" w:rsidR="000B5498" w:rsidRPr="00B26233" w:rsidRDefault="000B5498" w:rsidP="002C5DAD">
            <w:pPr>
              <w:spacing w:after="12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658" w:type="dxa"/>
            <w:shd w:val="clear" w:color="auto" w:fill="auto"/>
          </w:tcPr>
          <w:p w14:paraId="28278B82" w14:textId="77777777" w:rsidR="000B5498" w:rsidRPr="00B26233" w:rsidRDefault="000B5498" w:rsidP="002C5DAD">
            <w:pPr>
              <w:spacing w:after="12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658" w:type="dxa"/>
            <w:shd w:val="clear" w:color="auto" w:fill="auto"/>
          </w:tcPr>
          <w:p w14:paraId="101FD45E" w14:textId="77777777" w:rsidR="000B5498" w:rsidRPr="00B26233" w:rsidRDefault="000B5498" w:rsidP="002C5DAD">
            <w:pPr>
              <w:spacing w:after="12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pknJ</w:t>
            </w:r>
          </w:p>
        </w:tc>
        <w:tc>
          <w:tcPr>
            <w:tcW w:w="1853" w:type="dxa"/>
            <w:shd w:val="clear" w:color="auto" w:fill="auto"/>
          </w:tcPr>
          <w:p w14:paraId="3022E155" w14:textId="77777777" w:rsidR="000B5498" w:rsidRPr="00B26233" w:rsidRDefault="000B5498" w:rsidP="002C5DAD">
            <w:pPr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putative transmembrane serine/threonine-protein kinase J</w:t>
            </w:r>
          </w:p>
        </w:tc>
        <w:tc>
          <w:tcPr>
            <w:tcW w:w="1418" w:type="dxa"/>
            <w:shd w:val="clear" w:color="auto" w:fill="auto"/>
          </w:tcPr>
          <w:p w14:paraId="452B42C9" w14:textId="77777777" w:rsidR="000B5498" w:rsidRPr="00B26233" w:rsidRDefault="000B5498" w:rsidP="002C5DAD">
            <w:pPr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YP_978197.1</w:t>
            </w:r>
          </w:p>
        </w:tc>
        <w:tc>
          <w:tcPr>
            <w:tcW w:w="1595" w:type="dxa"/>
            <w:shd w:val="clear" w:color="auto" w:fill="auto"/>
          </w:tcPr>
          <w:p w14:paraId="27ADE8BF" w14:textId="77777777" w:rsidR="000B5498" w:rsidRPr="00B26233" w:rsidRDefault="000B5498" w:rsidP="002C5DAD">
            <w:pPr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NP_216604.1</w:t>
            </w:r>
          </w:p>
        </w:tc>
        <w:tc>
          <w:tcPr>
            <w:tcW w:w="1513" w:type="dxa"/>
            <w:shd w:val="clear" w:color="auto" w:fill="auto"/>
          </w:tcPr>
          <w:p w14:paraId="55C6A50D" w14:textId="77777777" w:rsidR="000B5498" w:rsidRPr="00B26233" w:rsidRDefault="000B5498" w:rsidP="002C5DAD">
            <w:pPr>
              <w:spacing w:after="12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NE</w:t>
            </w:r>
          </w:p>
        </w:tc>
      </w:tr>
      <w:tr w:rsidR="000B5498" w:rsidRPr="00B26233" w14:paraId="2096C2A2" w14:textId="77777777" w:rsidTr="00D961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0648E86" w14:textId="77777777" w:rsidR="000B5498" w:rsidRPr="00B26233" w:rsidRDefault="000B5498" w:rsidP="002C5DAD">
            <w:pPr>
              <w:spacing w:after="120" w:line="240" w:lineRule="auto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CBC857E" w14:textId="77777777" w:rsidR="000B5498" w:rsidRPr="00B26233" w:rsidRDefault="000B5498" w:rsidP="002C5DAD">
            <w:pPr>
              <w:spacing w:after="12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75A124F" w14:textId="77777777" w:rsidR="000B5498" w:rsidRPr="00B26233" w:rsidRDefault="000B5498" w:rsidP="002C5DAD">
            <w:pPr>
              <w:spacing w:after="12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57D2AF3" w14:textId="77777777" w:rsidR="000B5498" w:rsidRPr="00B26233" w:rsidRDefault="000B5498" w:rsidP="002C5DAD">
            <w:pPr>
              <w:spacing w:after="12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pknL</w:t>
            </w:r>
          </w:p>
        </w:tc>
        <w:tc>
          <w:tcPr>
            <w:tcW w:w="185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DE5ACB4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putative transmembrane serine/threonine-protein kinase L</w:t>
            </w:r>
          </w:p>
        </w:tc>
        <w:tc>
          <w:tcPr>
            <w:tcW w:w="141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F1F5C1E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YP_978280.1</w:t>
            </w:r>
          </w:p>
        </w:tc>
        <w:tc>
          <w:tcPr>
            <w:tcW w:w="159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11DC5DE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NP_216692.1</w:t>
            </w:r>
          </w:p>
        </w:tc>
        <w:tc>
          <w:tcPr>
            <w:tcW w:w="15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E3C7664" w14:textId="77777777" w:rsidR="000B5498" w:rsidRPr="00B26233" w:rsidRDefault="000B5498" w:rsidP="002C5DAD">
            <w:pPr>
              <w:spacing w:after="12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NE</w:t>
            </w:r>
          </w:p>
        </w:tc>
      </w:tr>
      <w:tr w:rsidR="000B5498" w:rsidRPr="00B26233" w14:paraId="37AA8A7F" w14:textId="77777777" w:rsidTr="00D961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8" w:type="dxa"/>
            <w:shd w:val="clear" w:color="auto" w:fill="auto"/>
          </w:tcPr>
          <w:p w14:paraId="52B579DF" w14:textId="77777777" w:rsidR="000B5498" w:rsidRPr="00B26233" w:rsidRDefault="000B5498" w:rsidP="002C5DAD">
            <w:pPr>
              <w:spacing w:after="120" w:line="240" w:lineRule="auto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658" w:type="dxa"/>
            <w:shd w:val="clear" w:color="auto" w:fill="auto"/>
          </w:tcPr>
          <w:p w14:paraId="1711429F" w14:textId="77777777" w:rsidR="000B5498" w:rsidRPr="00B26233" w:rsidRDefault="000B5498" w:rsidP="002C5DAD">
            <w:pPr>
              <w:spacing w:after="12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658" w:type="dxa"/>
            <w:shd w:val="clear" w:color="auto" w:fill="auto"/>
          </w:tcPr>
          <w:p w14:paraId="0C3582BD" w14:textId="77777777" w:rsidR="000B5498" w:rsidRPr="00B26233" w:rsidRDefault="000B5498" w:rsidP="002C5DAD">
            <w:pPr>
              <w:spacing w:after="12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None</w:t>
            </w:r>
          </w:p>
        </w:tc>
        <w:tc>
          <w:tcPr>
            <w:tcW w:w="1658" w:type="dxa"/>
            <w:shd w:val="clear" w:color="auto" w:fill="auto"/>
          </w:tcPr>
          <w:p w14:paraId="7BE5503E" w14:textId="77777777" w:rsidR="000B5498" w:rsidRPr="00B26233" w:rsidRDefault="000B5498" w:rsidP="002C5DAD">
            <w:pPr>
              <w:spacing w:after="12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pknF</w:t>
            </w:r>
          </w:p>
        </w:tc>
        <w:tc>
          <w:tcPr>
            <w:tcW w:w="1853" w:type="dxa"/>
            <w:shd w:val="clear" w:color="auto" w:fill="auto"/>
          </w:tcPr>
          <w:p w14:paraId="27445495" w14:textId="77777777" w:rsidR="000B5498" w:rsidRPr="00B26233" w:rsidRDefault="000B5498" w:rsidP="002C5DAD">
            <w:pPr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anchored-membrane serine/threonine-protein kinase F</w:t>
            </w:r>
          </w:p>
        </w:tc>
        <w:tc>
          <w:tcPr>
            <w:tcW w:w="1418" w:type="dxa"/>
            <w:shd w:val="clear" w:color="auto" w:fill="auto"/>
          </w:tcPr>
          <w:p w14:paraId="036DADED" w14:textId="77777777" w:rsidR="000B5498" w:rsidRPr="00B26233" w:rsidRDefault="000B5498" w:rsidP="002C5DAD">
            <w:pPr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YP_977877.1</w:t>
            </w:r>
          </w:p>
        </w:tc>
        <w:tc>
          <w:tcPr>
            <w:tcW w:w="1595" w:type="dxa"/>
            <w:shd w:val="clear" w:color="auto" w:fill="auto"/>
          </w:tcPr>
          <w:p w14:paraId="21B60FC0" w14:textId="77777777" w:rsidR="000B5498" w:rsidRPr="00B26233" w:rsidRDefault="000B5498" w:rsidP="002C5DAD">
            <w:pPr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NP_216262.1</w:t>
            </w:r>
          </w:p>
        </w:tc>
        <w:tc>
          <w:tcPr>
            <w:tcW w:w="1513" w:type="dxa"/>
            <w:shd w:val="clear" w:color="auto" w:fill="auto"/>
          </w:tcPr>
          <w:p w14:paraId="60870A7F" w14:textId="77777777" w:rsidR="000B5498" w:rsidRPr="00B26233" w:rsidRDefault="000B5498" w:rsidP="002C5DAD">
            <w:pPr>
              <w:spacing w:after="12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NE</w:t>
            </w:r>
          </w:p>
        </w:tc>
      </w:tr>
      <w:tr w:rsidR="000B5498" w:rsidRPr="00B26233" w14:paraId="1BADB31C" w14:textId="77777777" w:rsidTr="00D961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48FF43E" w14:textId="77777777" w:rsidR="000B5498" w:rsidRPr="00B26233" w:rsidRDefault="000B5498" w:rsidP="002C5DAD">
            <w:pPr>
              <w:spacing w:after="120" w:line="240" w:lineRule="auto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199BAA7" w14:textId="77777777" w:rsidR="000B5498" w:rsidRPr="00B26233" w:rsidRDefault="000B5498" w:rsidP="002C5DAD">
            <w:pPr>
              <w:spacing w:after="12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19A6120" w14:textId="77777777" w:rsidR="000B5498" w:rsidRPr="00B26233" w:rsidRDefault="000B5498" w:rsidP="002C5DAD">
            <w:pPr>
              <w:spacing w:after="12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None</w:t>
            </w: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A8CD4E7" w14:textId="77777777" w:rsidR="000B5498" w:rsidRPr="00B26233" w:rsidRDefault="000B5498" w:rsidP="002C5DAD">
            <w:pPr>
              <w:spacing w:after="12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pknK</w:t>
            </w:r>
          </w:p>
        </w:tc>
        <w:tc>
          <w:tcPr>
            <w:tcW w:w="185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7D0784F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 xml:space="preserve">putative serine/threonine-protein kinase transcriptional regulatory protein K </w:t>
            </w:r>
          </w:p>
        </w:tc>
        <w:tc>
          <w:tcPr>
            <w:tcW w:w="141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3A45919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YP_979189.1</w:t>
            </w:r>
          </w:p>
        </w:tc>
        <w:tc>
          <w:tcPr>
            <w:tcW w:w="159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2FAEB3A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NP_217596.1</w:t>
            </w:r>
          </w:p>
        </w:tc>
        <w:tc>
          <w:tcPr>
            <w:tcW w:w="15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F1ECD10" w14:textId="77777777" w:rsidR="000B5498" w:rsidRPr="00B26233" w:rsidRDefault="000B5498" w:rsidP="002C5DAD">
            <w:pPr>
              <w:spacing w:after="12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NE</w:t>
            </w:r>
          </w:p>
        </w:tc>
      </w:tr>
      <w:tr w:rsidR="000B5498" w:rsidRPr="00B26233" w14:paraId="4739F7FD" w14:textId="77777777" w:rsidTr="00D961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8" w:type="dxa"/>
            <w:shd w:val="clear" w:color="auto" w:fill="auto"/>
          </w:tcPr>
          <w:p w14:paraId="71BCF9E8" w14:textId="77777777" w:rsidR="000B5498" w:rsidRPr="00B26233" w:rsidRDefault="000B5498" w:rsidP="002C5DAD">
            <w:pPr>
              <w:spacing w:after="120" w:line="240" w:lineRule="auto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Other Enzyme</w:t>
            </w:r>
          </w:p>
        </w:tc>
        <w:tc>
          <w:tcPr>
            <w:tcW w:w="1658" w:type="dxa"/>
            <w:shd w:val="clear" w:color="auto" w:fill="auto"/>
          </w:tcPr>
          <w:p w14:paraId="79CC3715" w14:textId="77777777" w:rsidR="000B5498" w:rsidRPr="00B26233" w:rsidRDefault="000B5498" w:rsidP="002C5DAD">
            <w:pPr>
              <w:spacing w:after="12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1</w:t>
            </w:r>
          </w:p>
        </w:tc>
        <w:tc>
          <w:tcPr>
            <w:tcW w:w="1658" w:type="dxa"/>
            <w:shd w:val="clear" w:color="auto" w:fill="auto"/>
          </w:tcPr>
          <w:p w14:paraId="2A6A1FEF" w14:textId="77777777" w:rsidR="000B5498" w:rsidRPr="00B26233" w:rsidRDefault="000B5498" w:rsidP="002C5DAD">
            <w:pPr>
              <w:spacing w:after="12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0</w:t>
            </w:r>
          </w:p>
        </w:tc>
        <w:tc>
          <w:tcPr>
            <w:tcW w:w="1658" w:type="dxa"/>
            <w:shd w:val="clear" w:color="auto" w:fill="auto"/>
          </w:tcPr>
          <w:p w14:paraId="4457DEAD" w14:textId="77777777" w:rsidR="000B5498" w:rsidRPr="00B26233" w:rsidRDefault="000B5498" w:rsidP="002C5DAD">
            <w:pPr>
              <w:spacing w:after="12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aao</w:t>
            </w:r>
          </w:p>
        </w:tc>
        <w:tc>
          <w:tcPr>
            <w:tcW w:w="1853" w:type="dxa"/>
            <w:shd w:val="clear" w:color="auto" w:fill="auto"/>
          </w:tcPr>
          <w:p w14:paraId="7A067E4B" w14:textId="77777777" w:rsidR="000B5498" w:rsidRPr="00B26233" w:rsidRDefault="000B5498" w:rsidP="002C5DAD">
            <w:pPr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 xml:space="preserve">Putative </w:t>
            </w:r>
            <w:r w:rsidRPr="00137FBF">
              <w:rPr>
                <w:rFonts w:ascii="Helvetica" w:hAnsi="Helvetica"/>
                <w:sz w:val="14"/>
                <w:szCs w:val="16"/>
                <w:lang w:val="en-US"/>
              </w:rPr>
              <w:t>D</w:t>
            </w: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-amino acid oxidase</w:t>
            </w:r>
          </w:p>
        </w:tc>
        <w:tc>
          <w:tcPr>
            <w:tcW w:w="1418" w:type="dxa"/>
            <w:shd w:val="clear" w:color="auto" w:fill="auto"/>
          </w:tcPr>
          <w:p w14:paraId="6627EF37" w14:textId="77777777" w:rsidR="000B5498" w:rsidRPr="00B26233" w:rsidRDefault="000B5498" w:rsidP="002C5DAD">
            <w:pPr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YP_978034.1</w:t>
            </w:r>
          </w:p>
        </w:tc>
        <w:tc>
          <w:tcPr>
            <w:tcW w:w="1595" w:type="dxa"/>
            <w:shd w:val="clear" w:color="auto" w:fill="auto"/>
          </w:tcPr>
          <w:p w14:paraId="25110772" w14:textId="77777777" w:rsidR="000B5498" w:rsidRPr="00B26233" w:rsidRDefault="000B5498" w:rsidP="002C5DAD">
            <w:pPr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513" w:type="dxa"/>
            <w:shd w:val="clear" w:color="auto" w:fill="auto"/>
          </w:tcPr>
          <w:p w14:paraId="19575A90" w14:textId="77777777" w:rsidR="000B5498" w:rsidRPr="00B26233" w:rsidRDefault="000B5498" w:rsidP="002C5DAD">
            <w:pPr>
              <w:spacing w:after="12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NE</w:t>
            </w:r>
          </w:p>
        </w:tc>
      </w:tr>
      <w:tr w:rsidR="000B5498" w:rsidRPr="00B26233" w14:paraId="125010E7" w14:textId="77777777" w:rsidTr="00D961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5EB8F29" w14:textId="77777777" w:rsidR="000B5498" w:rsidRPr="00B26233" w:rsidRDefault="000B5498" w:rsidP="002C5DAD">
            <w:pPr>
              <w:spacing w:after="120" w:line="240" w:lineRule="auto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8DFE11A" w14:textId="77777777" w:rsidR="000B5498" w:rsidRPr="00B26233" w:rsidRDefault="000B5498" w:rsidP="002C5DAD">
            <w:pPr>
              <w:spacing w:after="12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5</w:t>
            </w: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FCB67AF" w14:textId="77777777" w:rsidR="000B5498" w:rsidRPr="00B26233" w:rsidRDefault="000B5498" w:rsidP="002C5DAD">
            <w:pPr>
              <w:spacing w:after="12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2</w:t>
            </w: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95551C2" w14:textId="77777777" w:rsidR="000B5498" w:rsidRPr="00B26233" w:rsidRDefault="000B5498" w:rsidP="002C5DAD">
            <w:pPr>
              <w:spacing w:after="12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amiB2</w:t>
            </w:r>
          </w:p>
        </w:tc>
        <w:tc>
          <w:tcPr>
            <w:tcW w:w="185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92E4742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amidase</w:t>
            </w:r>
          </w:p>
        </w:tc>
        <w:tc>
          <w:tcPr>
            <w:tcW w:w="141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F708943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YP_977414.1</w:t>
            </w:r>
          </w:p>
        </w:tc>
        <w:tc>
          <w:tcPr>
            <w:tcW w:w="159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B4ECAD2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NP_215779.1</w:t>
            </w:r>
          </w:p>
        </w:tc>
        <w:tc>
          <w:tcPr>
            <w:tcW w:w="15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8C7C151" w14:textId="77777777" w:rsidR="000B5498" w:rsidRPr="00B26233" w:rsidRDefault="000B5498" w:rsidP="002C5DAD">
            <w:pPr>
              <w:spacing w:after="12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NE</w:t>
            </w:r>
          </w:p>
        </w:tc>
      </w:tr>
      <w:tr w:rsidR="000B5498" w:rsidRPr="00B26233" w14:paraId="4513F856" w14:textId="77777777" w:rsidTr="00D961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8" w:type="dxa"/>
            <w:shd w:val="clear" w:color="auto" w:fill="auto"/>
          </w:tcPr>
          <w:p w14:paraId="24A5248B" w14:textId="77777777" w:rsidR="000B5498" w:rsidRPr="00B26233" w:rsidRDefault="000B5498" w:rsidP="002C5DAD">
            <w:pPr>
              <w:spacing w:after="120" w:line="240" w:lineRule="auto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658" w:type="dxa"/>
            <w:shd w:val="clear" w:color="auto" w:fill="auto"/>
          </w:tcPr>
          <w:p w14:paraId="6E77ABEE" w14:textId="77777777" w:rsidR="000B5498" w:rsidRPr="00B26233" w:rsidRDefault="000B5498" w:rsidP="002C5DAD">
            <w:pPr>
              <w:spacing w:after="12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2</w:t>
            </w:r>
          </w:p>
        </w:tc>
        <w:tc>
          <w:tcPr>
            <w:tcW w:w="1658" w:type="dxa"/>
            <w:shd w:val="clear" w:color="auto" w:fill="auto"/>
          </w:tcPr>
          <w:p w14:paraId="000BB596" w14:textId="77777777" w:rsidR="000B5498" w:rsidRPr="00B26233" w:rsidRDefault="000B5498" w:rsidP="002C5DAD">
            <w:pPr>
              <w:spacing w:after="12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1</w:t>
            </w:r>
          </w:p>
        </w:tc>
        <w:tc>
          <w:tcPr>
            <w:tcW w:w="1658" w:type="dxa"/>
            <w:shd w:val="clear" w:color="auto" w:fill="auto"/>
          </w:tcPr>
          <w:p w14:paraId="5C41F32A" w14:textId="77777777" w:rsidR="000B5498" w:rsidRPr="00B26233" w:rsidRDefault="000B5498" w:rsidP="002C5DAD">
            <w:pPr>
              <w:spacing w:after="12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aofH</w:t>
            </w:r>
          </w:p>
        </w:tc>
        <w:tc>
          <w:tcPr>
            <w:tcW w:w="1853" w:type="dxa"/>
            <w:shd w:val="clear" w:color="auto" w:fill="auto"/>
          </w:tcPr>
          <w:p w14:paraId="691A6A86" w14:textId="77777777" w:rsidR="000B5498" w:rsidRPr="00B26233" w:rsidRDefault="000B5498" w:rsidP="002C5DAD">
            <w:pPr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putative flavin-containing monoamine oxidase</w:t>
            </w:r>
          </w:p>
        </w:tc>
        <w:tc>
          <w:tcPr>
            <w:tcW w:w="1418" w:type="dxa"/>
            <w:shd w:val="clear" w:color="auto" w:fill="auto"/>
          </w:tcPr>
          <w:p w14:paraId="35757D1C" w14:textId="77777777" w:rsidR="000B5498" w:rsidRPr="00B26233" w:rsidRDefault="000B5498" w:rsidP="002C5DAD">
            <w:pPr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YP_979728.1</w:t>
            </w:r>
          </w:p>
        </w:tc>
        <w:tc>
          <w:tcPr>
            <w:tcW w:w="1595" w:type="dxa"/>
            <w:shd w:val="clear" w:color="auto" w:fill="auto"/>
          </w:tcPr>
          <w:p w14:paraId="774D5A42" w14:textId="77777777" w:rsidR="000B5498" w:rsidRPr="00B26233" w:rsidRDefault="000B5498" w:rsidP="002C5DAD">
            <w:pPr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NP_217686.1</w:t>
            </w:r>
          </w:p>
        </w:tc>
        <w:tc>
          <w:tcPr>
            <w:tcW w:w="1513" w:type="dxa"/>
            <w:shd w:val="clear" w:color="auto" w:fill="auto"/>
          </w:tcPr>
          <w:p w14:paraId="6D8C93EE" w14:textId="77777777" w:rsidR="000B5498" w:rsidRPr="00B26233" w:rsidRDefault="000B5498" w:rsidP="002C5DAD">
            <w:pPr>
              <w:spacing w:after="12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NE</w:t>
            </w:r>
          </w:p>
        </w:tc>
      </w:tr>
      <w:tr w:rsidR="000B5498" w:rsidRPr="00B26233" w14:paraId="7CA08088" w14:textId="77777777" w:rsidTr="00D961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A2AE438" w14:textId="77777777" w:rsidR="000B5498" w:rsidRPr="00B26233" w:rsidRDefault="000B5498" w:rsidP="002C5DAD">
            <w:pPr>
              <w:spacing w:after="120" w:line="240" w:lineRule="auto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A81FE2D" w14:textId="77777777" w:rsidR="000B5498" w:rsidRPr="00B26233" w:rsidRDefault="000B5498" w:rsidP="002C5DAD">
            <w:pPr>
              <w:spacing w:after="12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2</w:t>
            </w: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800E946" w14:textId="77777777" w:rsidR="000B5498" w:rsidRPr="00B26233" w:rsidRDefault="000B5498" w:rsidP="002C5DAD">
            <w:pPr>
              <w:spacing w:after="12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0</w:t>
            </w: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60215F8" w14:textId="77777777" w:rsidR="000B5498" w:rsidRPr="00B26233" w:rsidRDefault="000B5498" w:rsidP="002C5DAD">
            <w:pPr>
              <w:spacing w:after="12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BCG_1212c</w:t>
            </w:r>
          </w:p>
        </w:tc>
        <w:tc>
          <w:tcPr>
            <w:tcW w:w="185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911A888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NAD-dependent deacetylase</w:t>
            </w:r>
          </w:p>
        </w:tc>
        <w:tc>
          <w:tcPr>
            <w:tcW w:w="141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57B304A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YP_977305.1</w:t>
            </w:r>
          </w:p>
        </w:tc>
        <w:tc>
          <w:tcPr>
            <w:tcW w:w="159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1F85A48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5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FAC3601" w14:textId="77777777" w:rsidR="000B5498" w:rsidRPr="00B26233" w:rsidRDefault="000B5498" w:rsidP="002C5DAD">
            <w:pPr>
              <w:spacing w:after="12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NE</w:t>
            </w:r>
          </w:p>
        </w:tc>
      </w:tr>
      <w:tr w:rsidR="000B5498" w:rsidRPr="00B26233" w14:paraId="782D68A8" w14:textId="77777777" w:rsidTr="00D961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8" w:type="dxa"/>
            <w:shd w:val="clear" w:color="auto" w:fill="auto"/>
          </w:tcPr>
          <w:p w14:paraId="346FCCC8" w14:textId="77777777" w:rsidR="000B5498" w:rsidRPr="00B26233" w:rsidRDefault="000B5498" w:rsidP="002C5DAD">
            <w:pPr>
              <w:spacing w:after="120" w:line="240" w:lineRule="auto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658" w:type="dxa"/>
            <w:shd w:val="clear" w:color="auto" w:fill="auto"/>
          </w:tcPr>
          <w:p w14:paraId="400FD35F" w14:textId="77777777" w:rsidR="000B5498" w:rsidRPr="00B26233" w:rsidRDefault="000B5498" w:rsidP="002C5DAD">
            <w:pPr>
              <w:spacing w:after="12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1</w:t>
            </w:r>
          </w:p>
        </w:tc>
        <w:tc>
          <w:tcPr>
            <w:tcW w:w="1658" w:type="dxa"/>
            <w:shd w:val="clear" w:color="auto" w:fill="auto"/>
          </w:tcPr>
          <w:p w14:paraId="3A2CBEA0" w14:textId="77777777" w:rsidR="000B5498" w:rsidRPr="00B26233" w:rsidRDefault="000B5498" w:rsidP="002C5DAD">
            <w:pPr>
              <w:spacing w:after="12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0</w:t>
            </w:r>
          </w:p>
        </w:tc>
        <w:tc>
          <w:tcPr>
            <w:tcW w:w="1658" w:type="dxa"/>
            <w:shd w:val="clear" w:color="auto" w:fill="auto"/>
          </w:tcPr>
          <w:p w14:paraId="6199D52B" w14:textId="77777777" w:rsidR="000B5498" w:rsidRPr="00B26233" w:rsidRDefault="000B5498" w:rsidP="002C5DAD">
            <w:pPr>
              <w:spacing w:after="12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BCG_1741c</w:t>
            </w:r>
          </w:p>
        </w:tc>
        <w:tc>
          <w:tcPr>
            <w:tcW w:w="1853" w:type="dxa"/>
            <w:shd w:val="clear" w:color="auto" w:fill="auto"/>
          </w:tcPr>
          <w:p w14:paraId="6593B2AD" w14:textId="77777777" w:rsidR="000B5498" w:rsidRPr="00B26233" w:rsidRDefault="000B5498" w:rsidP="002C5DAD">
            <w:pPr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Putative catechol-</w:t>
            </w:r>
            <w:r>
              <w:rPr>
                <w:rFonts w:ascii="Helvetica" w:hAnsi="Helvetica"/>
                <w:sz w:val="16"/>
                <w:szCs w:val="16"/>
                <w:lang w:val="en-US"/>
              </w:rPr>
              <w:t>O</w:t>
            </w: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-methyltransferase</w:t>
            </w:r>
          </w:p>
        </w:tc>
        <w:tc>
          <w:tcPr>
            <w:tcW w:w="1418" w:type="dxa"/>
            <w:shd w:val="clear" w:color="auto" w:fill="auto"/>
          </w:tcPr>
          <w:p w14:paraId="6E3A91CD" w14:textId="77777777" w:rsidR="000B5498" w:rsidRPr="00B26233" w:rsidRDefault="000B5498" w:rsidP="002C5DAD">
            <w:pPr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YP_977833.1</w:t>
            </w:r>
          </w:p>
        </w:tc>
        <w:tc>
          <w:tcPr>
            <w:tcW w:w="1595" w:type="dxa"/>
            <w:shd w:val="clear" w:color="auto" w:fill="auto"/>
          </w:tcPr>
          <w:p w14:paraId="57F86872" w14:textId="77777777" w:rsidR="000B5498" w:rsidRPr="00B26233" w:rsidRDefault="000B5498" w:rsidP="002C5DAD">
            <w:pPr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513" w:type="dxa"/>
            <w:shd w:val="clear" w:color="auto" w:fill="auto"/>
          </w:tcPr>
          <w:p w14:paraId="6FCBCABB" w14:textId="77777777" w:rsidR="000B5498" w:rsidRPr="00B26233" w:rsidRDefault="000B5498" w:rsidP="002C5DAD">
            <w:pPr>
              <w:spacing w:after="12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NE</w:t>
            </w:r>
          </w:p>
        </w:tc>
      </w:tr>
      <w:tr w:rsidR="000B5498" w:rsidRPr="00B26233" w14:paraId="10FBB3F8" w14:textId="77777777" w:rsidTr="00D961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114F7A3" w14:textId="77777777" w:rsidR="000B5498" w:rsidRPr="00B26233" w:rsidRDefault="000B5498" w:rsidP="002C5DAD">
            <w:pPr>
              <w:spacing w:after="120" w:line="240" w:lineRule="auto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C6CCC68" w14:textId="77777777" w:rsidR="000B5498" w:rsidRPr="00B26233" w:rsidRDefault="000B5498" w:rsidP="002C5DAD">
            <w:pPr>
              <w:spacing w:after="12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9</w:t>
            </w: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4EA815C" w14:textId="77777777" w:rsidR="000B5498" w:rsidRPr="00B26233" w:rsidRDefault="000B5498" w:rsidP="002C5DAD">
            <w:pPr>
              <w:spacing w:after="12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1</w:t>
            </w: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37161A8" w14:textId="77777777" w:rsidR="000B5498" w:rsidRPr="00B26233" w:rsidRDefault="000B5498" w:rsidP="002C5DAD">
            <w:pPr>
              <w:spacing w:after="12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mycP1</w:t>
            </w:r>
          </w:p>
        </w:tc>
        <w:tc>
          <w:tcPr>
            <w:tcW w:w="185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FBC20D8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Protease</w:t>
            </w:r>
          </w:p>
        </w:tc>
        <w:tc>
          <w:tcPr>
            <w:tcW w:w="141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F44C024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YP_980017.1</w:t>
            </w:r>
          </w:p>
        </w:tc>
        <w:tc>
          <w:tcPr>
            <w:tcW w:w="159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B8C1A14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NP_218400.1</w:t>
            </w:r>
          </w:p>
        </w:tc>
        <w:tc>
          <w:tcPr>
            <w:tcW w:w="15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8D1501F" w14:textId="77777777" w:rsidR="000B5498" w:rsidRPr="00B26233" w:rsidRDefault="000B5498" w:rsidP="002C5DAD">
            <w:pPr>
              <w:spacing w:after="12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NE</w:t>
            </w:r>
          </w:p>
        </w:tc>
      </w:tr>
      <w:tr w:rsidR="000B5498" w:rsidRPr="00B26233" w14:paraId="1C528413" w14:textId="77777777" w:rsidTr="00D961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8" w:type="dxa"/>
            <w:shd w:val="clear" w:color="auto" w:fill="auto"/>
          </w:tcPr>
          <w:p w14:paraId="2333EA91" w14:textId="77777777" w:rsidR="000B5498" w:rsidRPr="00B26233" w:rsidRDefault="000B5498" w:rsidP="002C5DAD">
            <w:pPr>
              <w:spacing w:after="120" w:line="240" w:lineRule="auto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658" w:type="dxa"/>
            <w:shd w:val="clear" w:color="auto" w:fill="auto"/>
          </w:tcPr>
          <w:p w14:paraId="19BA7C5E" w14:textId="77777777" w:rsidR="000B5498" w:rsidRPr="00B26233" w:rsidRDefault="000B5498" w:rsidP="002C5DAD">
            <w:pPr>
              <w:spacing w:after="12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1</w:t>
            </w:r>
          </w:p>
        </w:tc>
        <w:tc>
          <w:tcPr>
            <w:tcW w:w="1658" w:type="dxa"/>
            <w:shd w:val="clear" w:color="auto" w:fill="auto"/>
          </w:tcPr>
          <w:p w14:paraId="2241E4C3" w14:textId="77777777" w:rsidR="000B5498" w:rsidRPr="00B26233" w:rsidRDefault="000B5498" w:rsidP="002C5DAD">
            <w:pPr>
              <w:spacing w:after="12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0</w:t>
            </w:r>
          </w:p>
        </w:tc>
        <w:tc>
          <w:tcPr>
            <w:tcW w:w="1658" w:type="dxa"/>
            <w:shd w:val="clear" w:color="auto" w:fill="auto"/>
          </w:tcPr>
          <w:p w14:paraId="54F1D2AC" w14:textId="77777777" w:rsidR="000B5498" w:rsidRPr="00B26233" w:rsidRDefault="000B5498" w:rsidP="002C5DAD">
            <w:pPr>
              <w:spacing w:after="12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ephB</w:t>
            </w:r>
          </w:p>
        </w:tc>
        <w:tc>
          <w:tcPr>
            <w:tcW w:w="1853" w:type="dxa"/>
            <w:shd w:val="clear" w:color="auto" w:fill="auto"/>
          </w:tcPr>
          <w:p w14:paraId="5C2BF569" w14:textId="77777777" w:rsidR="000B5498" w:rsidRPr="00B26233" w:rsidRDefault="000B5498" w:rsidP="002C5DAD">
            <w:pPr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Putative epoxide hydrolase</w:t>
            </w:r>
          </w:p>
        </w:tc>
        <w:tc>
          <w:tcPr>
            <w:tcW w:w="1418" w:type="dxa"/>
            <w:shd w:val="clear" w:color="auto" w:fill="auto"/>
          </w:tcPr>
          <w:p w14:paraId="1D72B0B0" w14:textId="77777777" w:rsidR="000B5498" w:rsidRPr="00B26233" w:rsidRDefault="000B5498" w:rsidP="002C5DAD">
            <w:pPr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YP_978066.1</w:t>
            </w:r>
          </w:p>
        </w:tc>
        <w:tc>
          <w:tcPr>
            <w:tcW w:w="1595" w:type="dxa"/>
            <w:shd w:val="clear" w:color="auto" w:fill="auto"/>
          </w:tcPr>
          <w:p w14:paraId="53F106DC" w14:textId="77777777" w:rsidR="000B5498" w:rsidRPr="00B26233" w:rsidRDefault="000B5498" w:rsidP="002C5DAD">
            <w:pPr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513" w:type="dxa"/>
            <w:shd w:val="clear" w:color="auto" w:fill="auto"/>
          </w:tcPr>
          <w:p w14:paraId="60A1053B" w14:textId="77777777" w:rsidR="000B5498" w:rsidRPr="00B26233" w:rsidRDefault="000B5498" w:rsidP="002C5DAD">
            <w:pPr>
              <w:spacing w:after="12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NE</w:t>
            </w:r>
          </w:p>
        </w:tc>
      </w:tr>
      <w:tr w:rsidR="000B5498" w:rsidRPr="00B26233" w14:paraId="3FDEAC44" w14:textId="77777777" w:rsidTr="00D961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4A18600" w14:textId="77777777" w:rsidR="000B5498" w:rsidRPr="00B26233" w:rsidRDefault="000B5498" w:rsidP="002C5DAD">
            <w:pPr>
              <w:spacing w:after="120" w:line="240" w:lineRule="auto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39E7135" w14:textId="77777777" w:rsidR="000B5498" w:rsidRPr="00B26233" w:rsidRDefault="000B5498" w:rsidP="002C5DAD">
            <w:pPr>
              <w:spacing w:after="12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2</w:t>
            </w: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069FBD5" w14:textId="77777777" w:rsidR="000B5498" w:rsidRPr="00B26233" w:rsidRDefault="000B5498" w:rsidP="002C5DAD">
            <w:pPr>
              <w:spacing w:after="12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0</w:t>
            </w: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CEF04B5" w14:textId="77777777" w:rsidR="000B5498" w:rsidRPr="00B26233" w:rsidRDefault="000B5498" w:rsidP="002C5DAD">
            <w:pPr>
              <w:spacing w:after="12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fabG</w:t>
            </w:r>
          </w:p>
        </w:tc>
        <w:tc>
          <w:tcPr>
            <w:tcW w:w="185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8943D90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3-ket</w:t>
            </w:r>
            <w:r>
              <w:rPr>
                <w:rFonts w:ascii="Helvetica" w:hAnsi="Helvetica"/>
                <w:sz w:val="16"/>
                <w:szCs w:val="16"/>
                <w:lang w:val="en-US"/>
              </w:rPr>
              <w:t>o</w:t>
            </w: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acyl-(acyl-carrier-protein) reductase</w:t>
            </w:r>
          </w:p>
        </w:tc>
        <w:tc>
          <w:tcPr>
            <w:tcW w:w="141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A0AA4C9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YP_977504.1</w:t>
            </w:r>
          </w:p>
        </w:tc>
        <w:tc>
          <w:tcPr>
            <w:tcW w:w="159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560AD4E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5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8E54D98" w14:textId="77777777" w:rsidR="000B5498" w:rsidRPr="00B26233" w:rsidRDefault="000B5498" w:rsidP="002C5DAD">
            <w:pPr>
              <w:spacing w:after="12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Essential</w:t>
            </w:r>
          </w:p>
        </w:tc>
      </w:tr>
      <w:tr w:rsidR="000B5498" w:rsidRPr="00B26233" w14:paraId="13D08DAD" w14:textId="77777777" w:rsidTr="00D961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8" w:type="dxa"/>
            <w:shd w:val="clear" w:color="auto" w:fill="auto"/>
          </w:tcPr>
          <w:p w14:paraId="5C8383B2" w14:textId="77777777" w:rsidR="000B5498" w:rsidRPr="00B26233" w:rsidRDefault="000B5498" w:rsidP="002C5DAD">
            <w:pPr>
              <w:spacing w:after="120" w:line="240" w:lineRule="auto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658" w:type="dxa"/>
            <w:shd w:val="clear" w:color="auto" w:fill="auto"/>
          </w:tcPr>
          <w:p w14:paraId="3C601915" w14:textId="77777777" w:rsidR="000B5498" w:rsidRPr="00B26233" w:rsidRDefault="000B5498" w:rsidP="002C5DAD">
            <w:pPr>
              <w:spacing w:after="12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3</w:t>
            </w:r>
          </w:p>
        </w:tc>
        <w:tc>
          <w:tcPr>
            <w:tcW w:w="1658" w:type="dxa"/>
            <w:shd w:val="clear" w:color="auto" w:fill="auto"/>
          </w:tcPr>
          <w:p w14:paraId="4DAF172A" w14:textId="77777777" w:rsidR="000B5498" w:rsidRPr="00B26233" w:rsidRDefault="000B5498" w:rsidP="002C5DAD">
            <w:pPr>
              <w:spacing w:after="12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1</w:t>
            </w:r>
          </w:p>
        </w:tc>
        <w:tc>
          <w:tcPr>
            <w:tcW w:w="1658" w:type="dxa"/>
            <w:shd w:val="clear" w:color="auto" w:fill="auto"/>
          </w:tcPr>
          <w:p w14:paraId="51188C9C" w14:textId="77777777" w:rsidR="000B5498" w:rsidRPr="00B26233" w:rsidRDefault="000B5498" w:rsidP="002C5DAD">
            <w:pPr>
              <w:spacing w:after="12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pyrD</w:t>
            </w:r>
          </w:p>
        </w:tc>
        <w:tc>
          <w:tcPr>
            <w:tcW w:w="1853" w:type="dxa"/>
            <w:shd w:val="clear" w:color="auto" w:fill="auto"/>
          </w:tcPr>
          <w:p w14:paraId="35D71B28" w14:textId="77777777" w:rsidR="000B5498" w:rsidRPr="00B26233" w:rsidRDefault="000B5498" w:rsidP="002C5DAD">
            <w:pPr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Dihydroorotate dehydrogenase 2</w:t>
            </w:r>
          </w:p>
        </w:tc>
        <w:tc>
          <w:tcPr>
            <w:tcW w:w="1418" w:type="dxa"/>
            <w:shd w:val="clear" w:color="auto" w:fill="auto"/>
          </w:tcPr>
          <w:p w14:paraId="1839A93F" w14:textId="77777777" w:rsidR="000B5498" w:rsidRPr="00B26233" w:rsidRDefault="000B5498" w:rsidP="002C5DAD">
            <w:pPr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YP_978245.1</w:t>
            </w:r>
          </w:p>
        </w:tc>
        <w:tc>
          <w:tcPr>
            <w:tcW w:w="1595" w:type="dxa"/>
            <w:shd w:val="clear" w:color="auto" w:fill="auto"/>
          </w:tcPr>
          <w:p w14:paraId="771E95F3" w14:textId="77777777" w:rsidR="000B5498" w:rsidRPr="00B26233" w:rsidRDefault="000B5498" w:rsidP="002C5DAD">
            <w:pPr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NP_216655.1</w:t>
            </w:r>
          </w:p>
        </w:tc>
        <w:tc>
          <w:tcPr>
            <w:tcW w:w="1513" w:type="dxa"/>
            <w:shd w:val="clear" w:color="auto" w:fill="auto"/>
          </w:tcPr>
          <w:p w14:paraId="6B6B70BA" w14:textId="77777777" w:rsidR="000B5498" w:rsidRPr="00B26233" w:rsidRDefault="000B5498" w:rsidP="002C5DAD">
            <w:pPr>
              <w:spacing w:after="12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NE</w:t>
            </w:r>
          </w:p>
        </w:tc>
      </w:tr>
      <w:tr w:rsidR="000B5498" w:rsidRPr="00B26233" w14:paraId="2B534DA4" w14:textId="77777777" w:rsidTr="00D961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2D7F44C" w14:textId="77777777" w:rsidR="000B5498" w:rsidRPr="00B26233" w:rsidRDefault="000B5498" w:rsidP="002C5DAD">
            <w:pPr>
              <w:spacing w:after="120" w:line="240" w:lineRule="auto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Cytochrome</w:t>
            </w: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1C3E844" w14:textId="77777777" w:rsidR="000B5498" w:rsidRPr="00B26233" w:rsidRDefault="000B5498" w:rsidP="002C5DAD">
            <w:pPr>
              <w:spacing w:after="12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49</w:t>
            </w: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3B25EAF" w14:textId="77777777" w:rsidR="000B5498" w:rsidRPr="00B26233" w:rsidRDefault="000B5498" w:rsidP="002C5DAD">
            <w:pPr>
              <w:spacing w:after="12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13</w:t>
            </w: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CE71B4A" w14:textId="77777777" w:rsidR="000B5498" w:rsidRPr="00B26233" w:rsidRDefault="000B5498" w:rsidP="002C5DAD">
            <w:pPr>
              <w:spacing w:after="12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cyp132</w:t>
            </w:r>
          </w:p>
        </w:tc>
        <w:tc>
          <w:tcPr>
            <w:tcW w:w="185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90EDD2A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putative cytochrome P450 132</w:t>
            </w:r>
          </w:p>
        </w:tc>
        <w:tc>
          <w:tcPr>
            <w:tcW w:w="141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A479B0E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YP_977547.1</w:t>
            </w:r>
          </w:p>
        </w:tc>
        <w:tc>
          <w:tcPr>
            <w:tcW w:w="159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814393C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YP_177807.1</w:t>
            </w:r>
          </w:p>
        </w:tc>
        <w:tc>
          <w:tcPr>
            <w:tcW w:w="15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AE481C5" w14:textId="77777777" w:rsidR="000B5498" w:rsidRPr="00B26233" w:rsidRDefault="000B5498" w:rsidP="002C5DAD">
            <w:pPr>
              <w:spacing w:after="12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NE</w:t>
            </w:r>
          </w:p>
        </w:tc>
      </w:tr>
      <w:tr w:rsidR="000B5498" w:rsidRPr="00B26233" w14:paraId="6EEE11E9" w14:textId="77777777" w:rsidTr="00D961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8" w:type="dxa"/>
            <w:shd w:val="clear" w:color="auto" w:fill="auto"/>
          </w:tcPr>
          <w:p w14:paraId="35D655C9" w14:textId="77777777" w:rsidR="000B5498" w:rsidRPr="00B26233" w:rsidRDefault="000B5498" w:rsidP="002C5DAD">
            <w:pPr>
              <w:spacing w:after="120" w:line="240" w:lineRule="auto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658" w:type="dxa"/>
            <w:shd w:val="clear" w:color="auto" w:fill="auto"/>
          </w:tcPr>
          <w:p w14:paraId="7AA5C540" w14:textId="77777777" w:rsidR="000B5498" w:rsidRPr="00B26233" w:rsidRDefault="000B5498" w:rsidP="002C5DAD">
            <w:pPr>
              <w:spacing w:after="12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658" w:type="dxa"/>
            <w:shd w:val="clear" w:color="auto" w:fill="auto"/>
          </w:tcPr>
          <w:p w14:paraId="448D2229" w14:textId="77777777" w:rsidR="000B5498" w:rsidRPr="00B26233" w:rsidRDefault="000B5498" w:rsidP="002C5DAD">
            <w:pPr>
              <w:spacing w:after="12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658" w:type="dxa"/>
            <w:shd w:val="clear" w:color="auto" w:fill="auto"/>
          </w:tcPr>
          <w:p w14:paraId="756446BF" w14:textId="77777777" w:rsidR="000B5498" w:rsidRPr="00B26233" w:rsidRDefault="000B5498" w:rsidP="002C5DAD">
            <w:pPr>
              <w:spacing w:after="12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cyp136</w:t>
            </w:r>
          </w:p>
        </w:tc>
        <w:tc>
          <w:tcPr>
            <w:tcW w:w="1853" w:type="dxa"/>
            <w:shd w:val="clear" w:color="auto" w:fill="auto"/>
          </w:tcPr>
          <w:p w14:paraId="22FB1502" w14:textId="77777777" w:rsidR="000B5498" w:rsidRPr="00B26233" w:rsidRDefault="000B5498" w:rsidP="002C5DAD">
            <w:pPr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putative cytochrome P450 136</w:t>
            </w:r>
          </w:p>
        </w:tc>
        <w:tc>
          <w:tcPr>
            <w:tcW w:w="1418" w:type="dxa"/>
            <w:shd w:val="clear" w:color="auto" w:fill="auto"/>
          </w:tcPr>
          <w:p w14:paraId="1561BEE0" w14:textId="77777777" w:rsidR="000B5498" w:rsidRPr="00B26233" w:rsidRDefault="000B5498" w:rsidP="002C5DAD">
            <w:pPr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YP_979168.1</w:t>
            </w:r>
          </w:p>
        </w:tc>
        <w:tc>
          <w:tcPr>
            <w:tcW w:w="1595" w:type="dxa"/>
            <w:shd w:val="clear" w:color="auto" w:fill="auto"/>
          </w:tcPr>
          <w:p w14:paraId="61E46659" w14:textId="77777777" w:rsidR="000B5498" w:rsidRPr="00B26233" w:rsidRDefault="000B5498" w:rsidP="002C5DAD">
            <w:pPr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NP_217575.1</w:t>
            </w:r>
          </w:p>
        </w:tc>
        <w:tc>
          <w:tcPr>
            <w:tcW w:w="1513" w:type="dxa"/>
            <w:shd w:val="clear" w:color="auto" w:fill="auto"/>
          </w:tcPr>
          <w:p w14:paraId="12374F68" w14:textId="77777777" w:rsidR="000B5498" w:rsidRPr="00B26233" w:rsidRDefault="000B5498" w:rsidP="002C5DAD">
            <w:pPr>
              <w:spacing w:after="12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NE</w:t>
            </w:r>
          </w:p>
        </w:tc>
      </w:tr>
      <w:tr w:rsidR="000B5498" w:rsidRPr="00B26233" w14:paraId="26A6F2F6" w14:textId="77777777" w:rsidTr="00D961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E31FC46" w14:textId="77777777" w:rsidR="000B5498" w:rsidRPr="00B26233" w:rsidRDefault="000B5498" w:rsidP="002C5DAD">
            <w:pPr>
              <w:spacing w:after="120" w:line="240" w:lineRule="auto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GPCR</w:t>
            </w: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EA7E12C" w14:textId="77777777" w:rsidR="000B5498" w:rsidRPr="00B26233" w:rsidRDefault="000B5498" w:rsidP="002C5DAD">
            <w:pPr>
              <w:spacing w:after="12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111</w:t>
            </w: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976235C" w14:textId="77777777" w:rsidR="000B5498" w:rsidRPr="00B26233" w:rsidRDefault="000B5498" w:rsidP="002C5DAD">
            <w:pPr>
              <w:spacing w:after="12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24</w:t>
            </w: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4375A1D" w14:textId="77777777" w:rsidR="000B5498" w:rsidRPr="00B26233" w:rsidRDefault="000B5498" w:rsidP="002C5DAD">
            <w:pPr>
              <w:spacing w:after="12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No homolog</w:t>
            </w:r>
          </w:p>
        </w:tc>
        <w:tc>
          <w:tcPr>
            <w:tcW w:w="185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A88CE45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D5E0EB2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59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C66B681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5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B7445CF" w14:textId="77777777" w:rsidR="000B5498" w:rsidRPr="00B26233" w:rsidRDefault="000B5498" w:rsidP="002C5DAD">
            <w:pPr>
              <w:spacing w:after="12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</w:tr>
      <w:tr w:rsidR="000B5498" w:rsidRPr="00B26233" w14:paraId="3491B71B" w14:textId="77777777" w:rsidTr="00D961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8" w:type="dxa"/>
            <w:shd w:val="clear" w:color="auto" w:fill="auto"/>
          </w:tcPr>
          <w:p w14:paraId="6DC39C42" w14:textId="77777777" w:rsidR="000B5498" w:rsidRPr="00B26233" w:rsidRDefault="000B5498" w:rsidP="002C5DAD">
            <w:pPr>
              <w:spacing w:after="120" w:line="240" w:lineRule="auto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Ion Channel</w:t>
            </w:r>
          </w:p>
        </w:tc>
        <w:tc>
          <w:tcPr>
            <w:tcW w:w="1658" w:type="dxa"/>
            <w:shd w:val="clear" w:color="auto" w:fill="auto"/>
          </w:tcPr>
          <w:p w14:paraId="044E8877" w14:textId="77777777" w:rsidR="000B5498" w:rsidRPr="00B26233" w:rsidRDefault="000B5498" w:rsidP="002C5DAD">
            <w:pPr>
              <w:spacing w:after="12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31</w:t>
            </w:r>
          </w:p>
        </w:tc>
        <w:tc>
          <w:tcPr>
            <w:tcW w:w="1658" w:type="dxa"/>
            <w:shd w:val="clear" w:color="auto" w:fill="auto"/>
          </w:tcPr>
          <w:p w14:paraId="53D5F3B4" w14:textId="77777777" w:rsidR="000B5498" w:rsidRPr="00B26233" w:rsidRDefault="000B5498" w:rsidP="002C5DAD">
            <w:pPr>
              <w:spacing w:after="12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6</w:t>
            </w:r>
          </w:p>
        </w:tc>
        <w:tc>
          <w:tcPr>
            <w:tcW w:w="1658" w:type="dxa"/>
            <w:shd w:val="clear" w:color="auto" w:fill="auto"/>
          </w:tcPr>
          <w:p w14:paraId="51F31C40" w14:textId="77777777" w:rsidR="000B5498" w:rsidRPr="00B26233" w:rsidRDefault="000B5498" w:rsidP="002C5DAD">
            <w:pPr>
              <w:spacing w:after="12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No homolog</w:t>
            </w:r>
          </w:p>
        </w:tc>
        <w:tc>
          <w:tcPr>
            <w:tcW w:w="1853" w:type="dxa"/>
            <w:shd w:val="clear" w:color="auto" w:fill="auto"/>
          </w:tcPr>
          <w:p w14:paraId="768FB79C" w14:textId="77777777" w:rsidR="000B5498" w:rsidRPr="00B26233" w:rsidRDefault="000B5498" w:rsidP="002C5DAD">
            <w:pPr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  <w:shd w:val="clear" w:color="auto" w:fill="auto"/>
          </w:tcPr>
          <w:p w14:paraId="0283DF40" w14:textId="77777777" w:rsidR="000B5498" w:rsidRPr="00B26233" w:rsidRDefault="000B5498" w:rsidP="002C5DAD">
            <w:pPr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595" w:type="dxa"/>
            <w:shd w:val="clear" w:color="auto" w:fill="auto"/>
          </w:tcPr>
          <w:p w14:paraId="18184C3B" w14:textId="77777777" w:rsidR="000B5498" w:rsidRPr="00B26233" w:rsidRDefault="000B5498" w:rsidP="002C5DAD">
            <w:pPr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513" w:type="dxa"/>
            <w:shd w:val="clear" w:color="auto" w:fill="auto"/>
          </w:tcPr>
          <w:p w14:paraId="77312CD4" w14:textId="77777777" w:rsidR="000B5498" w:rsidRPr="00B26233" w:rsidRDefault="000B5498" w:rsidP="002C5DAD">
            <w:pPr>
              <w:spacing w:after="12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</w:tr>
      <w:tr w:rsidR="000B5498" w:rsidRPr="00B26233" w14:paraId="070EECA0" w14:textId="77777777" w:rsidTr="00D961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52A4479" w14:textId="77777777" w:rsidR="000B5498" w:rsidRPr="00B26233" w:rsidRDefault="000B5498" w:rsidP="002C5DAD">
            <w:pPr>
              <w:spacing w:after="120" w:line="240" w:lineRule="auto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Nuclear Receptor</w:t>
            </w: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191C29A" w14:textId="77777777" w:rsidR="000B5498" w:rsidRPr="00B26233" w:rsidRDefault="000B5498" w:rsidP="002C5DAD">
            <w:pPr>
              <w:spacing w:after="12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20</w:t>
            </w: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FE37652" w14:textId="77777777" w:rsidR="000B5498" w:rsidRPr="00B26233" w:rsidRDefault="000B5498" w:rsidP="002C5DAD">
            <w:pPr>
              <w:spacing w:after="12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9</w:t>
            </w: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43F029A" w14:textId="77777777" w:rsidR="000B5498" w:rsidRPr="00B26233" w:rsidRDefault="000B5498" w:rsidP="002C5DAD">
            <w:pPr>
              <w:spacing w:after="12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No homolog</w:t>
            </w:r>
          </w:p>
        </w:tc>
        <w:tc>
          <w:tcPr>
            <w:tcW w:w="185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053AD7A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53311DD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59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23411E88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5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43D19AE" w14:textId="77777777" w:rsidR="000B5498" w:rsidRPr="00B26233" w:rsidRDefault="000B5498" w:rsidP="002C5DAD">
            <w:pPr>
              <w:spacing w:after="12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</w:tr>
      <w:tr w:rsidR="000B5498" w:rsidRPr="00B26233" w14:paraId="7F705CCB" w14:textId="77777777" w:rsidTr="00D961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8" w:type="dxa"/>
            <w:shd w:val="clear" w:color="auto" w:fill="auto"/>
          </w:tcPr>
          <w:p w14:paraId="62986361" w14:textId="77777777" w:rsidR="000B5498" w:rsidRPr="00B26233" w:rsidRDefault="000B5498" w:rsidP="002C5DAD">
            <w:pPr>
              <w:spacing w:after="120" w:line="240" w:lineRule="auto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Other Receptor</w:t>
            </w:r>
          </w:p>
        </w:tc>
        <w:tc>
          <w:tcPr>
            <w:tcW w:w="1658" w:type="dxa"/>
            <w:shd w:val="clear" w:color="auto" w:fill="auto"/>
          </w:tcPr>
          <w:p w14:paraId="0B29755B" w14:textId="77777777" w:rsidR="000B5498" w:rsidRPr="00B26233" w:rsidRDefault="000B5498" w:rsidP="002C5DAD">
            <w:pPr>
              <w:spacing w:after="12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6</w:t>
            </w:r>
          </w:p>
        </w:tc>
        <w:tc>
          <w:tcPr>
            <w:tcW w:w="1658" w:type="dxa"/>
            <w:shd w:val="clear" w:color="auto" w:fill="auto"/>
          </w:tcPr>
          <w:p w14:paraId="5087D3DD" w14:textId="77777777" w:rsidR="000B5498" w:rsidRPr="00B26233" w:rsidRDefault="000B5498" w:rsidP="002C5DAD">
            <w:pPr>
              <w:spacing w:after="12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2</w:t>
            </w:r>
          </w:p>
        </w:tc>
        <w:tc>
          <w:tcPr>
            <w:tcW w:w="1658" w:type="dxa"/>
            <w:shd w:val="clear" w:color="auto" w:fill="auto"/>
          </w:tcPr>
          <w:p w14:paraId="05D79AC8" w14:textId="77777777" w:rsidR="000B5498" w:rsidRPr="00B26233" w:rsidRDefault="000B5498" w:rsidP="002C5DAD">
            <w:pPr>
              <w:spacing w:after="12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No homolog</w:t>
            </w:r>
          </w:p>
        </w:tc>
        <w:tc>
          <w:tcPr>
            <w:tcW w:w="1853" w:type="dxa"/>
            <w:shd w:val="clear" w:color="auto" w:fill="auto"/>
          </w:tcPr>
          <w:p w14:paraId="3B59A7CC" w14:textId="77777777" w:rsidR="000B5498" w:rsidRPr="00B26233" w:rsidRDefault="000B5498" w:rsidP="002C5DAD">
            <w:pPr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  <w:shd w:val="clear" w:color="auto" w:fill="auto"/>
          </w:tcPr>
          <w:p w14:paraId="79871F56" w14:textId="77777777" w:rsidR="000B5498" w:rsidRPr="00B26233" w:rsidRDefault="000B5498" w:rsidP="002C5DAD">
            <w:pPr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595" w:type="dxa"/>
            <w:shd w:val="clear" w:color="auto" w:fill="auto"/>
          </w:tcPr>
          <w:p w14:paraId="4FCA2B77" w14:textId="77777777" w:rsidR="000B5498" w:rsidRPr="00B26233" w:rsidRDefault="000B5498" w:rsidP="002C5DAD">
            <w:pPr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513" w:type="dxa"/>
            <w:shd w:val="clear" w:color="auto" w:fill="auto"/>
          </w:tcPr>
          <w:p w14:paraId="19F24C93" w14:textId="77777777" w:rsidR="000B5498" w:rsidRPr="00B26233" w:rsidRDefault="000B5498" w:rsidP="002C5DAD">
            <w:pPr>
              <w:spacing w:after="12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</w:tr>
      <w:tr w:rsidR="000B5498" w:rsidRPr="00B26233" w14:paraId="74DD1F04" w14:textId="77777777" w:rsidTr="00D961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4A4DD32" w14:textId="77777777" w:rsidR="000B5498" w:rsidRPr="00B26233" w:rsidRDefault="000B5498" w:rsidP="002C5DAD">
            <w:pPr>
              <w:spacing w:after="120" w:line="240" w:lineRule="auto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Other Enzyme</w:t>
            </w: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3C68DF9" w14:textId="77777777" w:rsidR="000B5498" w:rsidRPr="00B26233" w:rsidRDefault="000B5498" w:rsidP="002C5DAD">
            <w:pPr>
              <w:spacing w:after="12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3</w:t>
            </w: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34155E2" w14:textId="77777777" w:rsidR="000B5498" w:rsidRPr="00B26233" w:rsidRDefault="000B5498" w:rsidP="002C5DAD">
            <w:pPr>
              <w:spacing w:after="12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8</w:t>
            </w: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C88A36E" w14:textId="77777777" w:rsidR="000B5498" w:rsidRPr="00B26233" w:rsidRDefault="000B5498" w:rsidP="002C5DAD">
            <w:pPr>
              <w:spacing w:after="12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No homolog</w:t>
            </w:r>
          </w:p>
        </w:tc>
        <w:tc>
          <w:tcPr>
            <w:tcW w:w="185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0F2951E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554F77CA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59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4B35CB1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5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FF7EA1C" w14:textId="77777777" w:rsidR="000B5498" w:rsidRPr="00B26233" w:rsidRDefault="000B5498" w:rsidP="002C5DAD">
            <w:pPr>
              <w:spacing w:after="120"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</w:tr>
      <w:tr w:rsidR="000B5498" w:rsidRPr="00B26233" w14:paraId="6357C859" w14:textId="77777777" w:rsidTr="00D9610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8" w:type="dxa"/>
            <w:shd w:val="clear" w:color="auto" w:fill="auto"/>
          </w:tcPr>
          <w:p w14:paraId="61FBDD67" w14:textId="77777777" w:rsidR="000B5498" w:rsidRPr="00B26233" w:rsidRDefault="000B5498" w:rsidP="002C5DAD">
            <w:pPr>
              <w:spacing w:after="120" w:line="240" w:lineRule="auto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 xml:space="preserve">Transporter </w:t>
            </w:r>
          </w:p>
        </w:tc>
        <w:tc>
          <w:tcPr>
            <w:tcW w:w="1658" w:type="dxa"/>
            <w:shd w:val="clear" w:color="auto" w:fill="auto"/>
          </w:tcPr>
          <w:p w14:paraId="1669A97D" w14:textId="77777777" w:rsidR="000B5498" w:rsidRPr="00B26233" w:rsidRDefault="000B5498" w:rsidP="002C5DAD">
            <w:pPr>
              <w:spacing w:after="12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9</w:t>
            </w:r>
          </w:p>
        </w:tc>
        <w:tc>
          <w:tcPr>
            <w:tcW w:w="1658" w:type="dxa"/>
            <w:shd w:val="clear" w:color="auto" w:fill="auto"/>
          </w:tcPr>
          <w:p w14:paraId="6E97D78E" w14:textId="77777777" w:rsidR="000B5498" w:rsidRPr="00B26233" w:rsidRDefault="000B5498" w:rsidP="002C5DAD">
            <w:pPr>
              <w:spacing w:after="120" w:line="24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4</w:t>
            </w:r>
          </w:p>
        </w:tc>
        <w:tc>
          <w:tcPr>
            <w:tcW w:w="1658" w:type="dxa"/>
            <w:shd w:val="clear" w:color="auto" w:fill="auto"/>
          </w:tcPr>
          <w:p w14:paraId="523556CD" w14:textId="77777777" w:rsidR="000B5498" w:rsidRPr="00B26233" w:rsidRDefault="000B5498" w:rsidP="002C5DAD">
            <w:pPr>
              <w:spacing w:after="12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No homolog</w:t>
            </w:r>
          </w:p>
        </w:tc>
        <w:tc>
          <w:tcPr>
            <w:tcW w:w="1853" w:type="dxa"/>
            <w:shd w:val="clear" w:color="auto" w:fill="auto"/>
          </w:tcPr>
          <w:p w14:paraId="634FC5D2" w14:textId="77777777" w:rsidR="000B5498" w:rsidRPr="00B26233" w:rsidRDefault="000B5498" w:rsidP="002C5DAD">
            <w:pPr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  <w:shd w:val="clear" w:color="auto" w:fill="auto"/>
          </w:tcPr>
          <w:p w14:paraId="0664F0D8" w14:textId="77777777" w:rsidR="000B5498" w:rsidRPr="00B26233" w:rsidRDefault="000B5498" w:rsidP="002C5DAD">
            <w:pPr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595" w:type="dxa"/>
            <w:shd w:val="clear" w:color="auto" w:fill="auto"/>
          </w:tcPr>
          <w:p w14:paraId="697842FE" w14:textId="77777777" w:rsidR="000B5498" w:rsidRPr="00B26233" w:rsidRDefault="000B5498" w:rsidP="002C5DAD">
            <w:pPr>
              <w:spacing w:after="12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513" w:type="dxa"/>
            <w:shd w:val="clear" w:color="auto" w:fill="auto"/>
          </w:tcPr>
          <w:p w14:paraId="45AEF0C6" w14:textId="77777777" w:rsidR="000B5498" w:rsidRPr="00B26233" w:rsidRDefault="000B5498" w:rsidP="002C5DAD">
            <w:pPr>
              <w:spacing w:after="120"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</w:tr>
      <w:tr w:rsidR="000B5498" w:rsidRPr="00B26233" w14:paraId="6F4A8DA8" w14:textId="77777777" w:rsidTr="00D9610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9ADF82B" w14:textId="77777777" w:rsidR="000B5498" w:rsidRPr="00B26233" w:rsidRDefault="000B5498" w:rsidP="002C5DAD">
            <w:pPr>
              <w:spacing w:after="120" w:line="240" w:lineRule="auto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Total</w:t>
            </w: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62164A6F" w14:textId="77777777" w:rsidR="000B5498" w:rsidRPr="00B26233" w:rsidRDefault="000B5498" w:rsidP="002C5DAD">
            <w:pPr>
              <w:spacing w:after="12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180</w:t>
            </w: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C3262BD" w14:textId="77777777" w:rsidR="000B5498" w:rsidRPr="00B26233" w:rsidRDefault="000B5498" w:rsidP="002C5DAD">
            <w:pPr>
              <w:spacing w:after="120" w:line="24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  <w:r w:rsidRPr="00B26233">
              <w:rPr>
                <w:rFonts w:ascii="Helvetica" w:hAnsi="Helvetica"/>
                <w:sz w:val="16"/>
                <w:szCs w:val="16"/>
                <w:lang w:val="en-US"/>
              </w:rPr>
              <w:t>54</w:t>
            </w:r>
          </w:p>
        </w:tc>
        <w:tc>
          <w:tcPr>
            <w:tcW w:w="165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04029B0B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85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7302B92E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418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4A86FECA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595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37E96692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  <w:tc>
          <w:tcPr>
            <w:tcW w:w="151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14:paraId="1010CB0E" w14:textId="77777777" w:rsidR="000B5498" w:rsidRPr="00B26233" w:rsidRDefault="000B5498" w:rsidP="002C5DAD">
            <w:pPr>
              <w:spacing w:after="12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Helvetica" w:hAnsi="Helvetica"/>
                <w:sz w:val="16"/>
                <w:szCs w:val="16"/>
                <w:lang w:val="en-US"/>
              </w:rPr>
            </w:pPr>
          </w:p>
        </w:tc>
      </w:tr>
    </w:tbl>
    <w:p w14:paraId="1A29615E" w14:textId="77777777" w:rsidR="000B5498" w:rsidRPr="003C4509" w:rsidRDefault="000B5498" w:rsidP="000B5498">
      <w:pPr>
        <w:spacing w:after="120" w:line="240" w:lineRule="auto"/>
        <w:rPr>
          <w:rFonts w:ascii="Helvetica" w:hAnsi="Helvetica"/>
          <w:sz w:val="20"/>
          <w:szCs w:val="20"/>
          <w:lang w:val="en-US"/>
        </w:rPr>
      </w:pPr>
      <w:r w:rsidRPr="003C4509">
        <w:rPr>
          <w:rFonts w:ascii="Helvetica" w:hAnsi="Helvetica"/>
          <w:i/>
          <w:sz w:val="20"/>
          <w:szCs w:val="20"/>
          <w:lang w:val="en-US"/>
        </w:rPr>
        <w:t xml:space="preserve">M. tuberculosis </w:t>
      </w:r>
      <w:r w:rsidRPr="003C4509">
        <w:rPr>
          <w:rFonts w:ascii="Helvetica" w:hAnsi="Helvetica"/>
          <w:sz w:val="20"/>
          <w:szCs w:val="20"/>
          <w:lang w:val="en-US"/>
        </w:rPr>
        <w:t>H37Rv and</w:t>
      </w:r>
      <w:r w:rsidRPr="003C4509">
        <w:rPr>
          <w:rFonts w:ascii="Helvetica" w:hAnsi="Helvetica"/>
          <w:i/>
          <w:sz w:val="20"/>
          <w:szCs w:val="20"/>
          <w:lang w:val="en-US"/>
        </w:rPr>
        <w:t xml:space="preserve"> M. bovis</w:t>
      </w:r>
      <w:r w:rsidRPr="003C4509">
        <w:rPr>
          <w:rFonts w:ascii="Helvetica" w:hAnsi="Helvetica"/>
          <w:sz w:val="20"/>
          <w:szCs w:val="20"/>
          <w:lang w:val="en-US"/>
        </w:rPr>
        <w:t xml:space="preserve"> BCG homologs determined by BLASTP </w:t>
      </w:r>
      <w:r w:rsidRPr="003C4509">
        <w:rPr>
          <w:rFonts w:ascii="Helvetica" w:hAnsi="Helvetica"/>
          <w:sz w:val="20"/>
          <w:szCs w:val="20"/>
          <w:lang w:val="en-US"/>
        </w:rPr>
        <w:fldChar w:fldCharType="begin"/>
      </w:r>
      <w:r>
        <w:rPr>
          <w:rFonts w:ascii="Helvetica" w:hAnsi="Helvetica"/>
          <w:sz w:val="20"/>
          <w:szCs w:val="20"/>
          <w:lang w:val="en-US"/>
        </w:rPr>
        <w:instrText xml:space="preserve"> ADDIN EN.CITE &lt;EndNote&gt;&lt;Cite&gt;&lt;Author&gt;Altschul&lt;/Author&gt;&lt;Year&gt;1997&lt;/Year&gt;&lt;RecNum&gt;9798&lt;/RecNum&gt;&lt;IDText&gt;9254694&lt;/IDText&gt;&lt;DisplayText&gt;[1]&lt;/DisplayText&gt;&lt;record&gt;&lt;rec-number&gt;9798&lt;/rec-number&gt;&lt;foreign-keys&gt;&lt;key app="EN" db-id="zwawaszdawzzz3eedtnv99f2awsdzasff9pf"&gt;9798&lt;/key&gt;&lt;/foreign-keys&gt;&lt;ref-type name="Journal Article"&gt;17&lt;/ref-type&gt;&lt;contributors&gt;&lt;authors&gt;&lt;author&gt;Altschul, S. F.&lt;/author&gt;&lt;author&gt;Madden, T. L.&lt;/author&gt;&lt;author&gt;Schaffer, A. A.&lt;/author&gt;&lt;author&gt;Zhang, J.&lt;/author&gt;&lt;author&gt;Zhang, Z.&lt;/author&gt;&lt;author&gt;Miller, W.&lt;/author&gt;&lt;author&gt;Lipman, D. J.&lt;/author&gt;&lt;/authors&gt;&lt;/contributors&gt;&lt;auth-address&gt;National Center for Biotechnology Information, National Library of Medicine, National Institutes of Health, Bethesda, MD 20894, USA. altschul@ncbi.nlm.nih.gov&lt;/auth-address&gt;&lt;titles&gt;&lt;title&gt;Gapped BLAST and PSI-BLAST: a new generation of protein database search programs&lt;/title&gt;&lt;secondary-title&gt;Nucleic Acids Res&lt;/secondary-title&gt;&lt;/titles&gt;&lt;periodical&gt;&lt;full-title&gt;Nucleic Acids Res&lt;/full-title&gt;&lt;/periodical&gt;&lt;pages&gt;3389-402&lt;/pages&gt;&lt;volume&gt;25&lt;/volume&gt;&lt;number&gt;17&lt;/number&gt;&lt;keywords&gt;&lt;keyword&gt;Algorithms&lt;/keyword&gt;&lt;keyword&gt;Amino Acid Sequence&lt;/keyword&gt;&lt;keyword&gt;Animals&lt;/keyword&gt;&lt;keyword&gt;DNA/*chemistry&lt;/keyword&gt;&lt;keyword&gt;*Databases, Factual&lt;/keyword&gt;&lt;keyword&gt;Humans&lt;/keyword&gt;&lt;keyword&gt;Molecular Sequence Data&lt;/keyword&gt;&lt;keyword&gt;Proteins/*chemistry&lt;/keyword&gt;&lt;keyword&gt;*Sequence Alignment&lt;/keyword&gt;&lt;keyword&gt;*Software&lt;/keyword&gt;&lt;/keywords&gt;&lt;dates&gt;&lt;year&gt;1997&lt;/year&gt;&lt;pub-dates&gt;&lt;date&gt;Sep 1&lt;/date&gt;&lt;/pub-dates&gt;&lt;/dates&gt;&lt;label&gt;9254694&lt;/label&gt;&lt;urls&gt;&lt;related-urls&gt;&lt;url&gt;http://www.ncbi.nlm.nih.gov/entrez/query.fcgi?cmd=Retrieve&amp;amp;db=PubMed&amp;amp;dopt=Citation&amp;amp;list_uids=9254694 &lt;/url&gt;&lt;/related-urls&gt;&lt;/urls&gt;&lt;/record&gt;&lt;/Cite&gt;&lt;/EndNote&gt;</w:instrText>
      </w:r>
      <w:r w:rsidRPr="003C4509">
        <w:rPr>
          <w:rFonts w:ascii="Helvetica" w:hAnsi="Helvetica"/>
          <w:sz w:val="20"/>
          <w:szCs w:val="20"/>
          <w:lang w:val="en-US"/>
        </w:rPr>
        <w:fldChar w:fldCharType="separate"/>
      </w:r>
      <w:r>
        <w:rPr>
          <w:rFonts w:ascii="Helvetica" w:hAnsi="Helvetica"/>
          <w:noProof/>
          <w:sz w:val="20"/>
          <w:szCs w:val="20"/>
          <w:lang w:val="en-US"/>
        </w:rPr>
        <w:t>[</w:t>
      </w:r>
      <w:hyperlink w:anchor="_ENREF_1" w:tooltip="Altschul, 1997 #9798" w:history="1">
        <w:r>
          <w:rPr>
            <w:rFonts w:ascii="Helvetica" w:hAnsi="Helvetica"/>
            <w:noProof/>
            <w:sz w:val="20"/>
            <w:szCs w:val="20"/>
            <w:lang w:val="en-US"/>
          </w:rPr>
          <w:t>1</w:t>
        </w:r>
      </w:hyperlink>
      <w:r>
        <w:rPr>
          <w:rFonts w:ascii="Helvetica" w:hAnsi="Helvetica"/>
          <w:noProof/>
          <w:sz w:val="20"/>
          <w:szCs w:val="20"/>
          <w:lang w:val="en-US"/>
        </w:rPr>
        <w:t>]</w:t>
      </w:r>
      <w:r w:rsidRPr="003C4509">
        <w:rPr>
          <w:rFonts w:ascii="Helvetica" w:hAnsi="Helvetica"/>
          <w:sz w:val="20"/>
          <w:szCs w:val="20"/>
          <w:lang w:val="en-US"/>
        </w:rPr>
        <w:fldChar w:fldCharType="end"/>
      </w:r>
      <w:r w:rsidRPr="003C4509">
        <w:rPr>
          <w:rFonts w:ascii="Helvetica" w:hAnsi="Helvetica"/>
          <w:sz w:val="20"/>
          <w:szCs w:val="20"/>
          <w:lang w:val="en-US"/>
        </w:rPr>
        <w:t xml:space="preserve"> searches using human targets.</w:t>
      </w:r>
    </w:p>
    <w:p w14:paraId="40890606" w14:textId="77777777" w:rsidR="000B5498" w:rsidRPr="003C4509" w:rsidRDefault="000B5498" w:rsidP="000B5498">
      <w:pPr>
        <w:spacing w:after="120" w:line="240" w:lineRule="auto"/>
        <w:rPr>
          <w:rFonts w:ascii="Helvetica" w:hAnsi="Helvetica"/>
          <w:sz w:val="20"/>
          <w:szCs w:val="20"/>
          <w:lang w:val="en-US"/>
        </w:rPr>
      </w:pPr>
      <w:r w:rsidRPr="003C4509">
        <w:rPr>
          <w:rFonts w:ascii="Helvetica" w:hAnsi="Helvetica"/>
          <w:sz w:val="20"/>
          <w:szCs w:val="20"/>
          <w:lang w:val="en-US"/>
        </w:rPr>
        <w:t>Human target classes are defined in the text.  Some compounds may be active across more than one target class.</w:t>
      </w:r>
    </w:p>
    <w:p w14:paraId="63B8FAD4" w14:textId="77777777" w:rsidR="000B5498" w:rsidRPr="003C4509" w:rsidRDefault="000B5498" w:rsidP="000B5498">
      <w:pPr>
        <w:spacing w:after="120" w:line="240" w:lineRule="auto"/>
        <w:rPr>
          <w:rFonts w:ascii="Helvetica" w:hAnsi="Helvetica"/>
          <w:sz w:val="20"/>
          <w:szCs w:val="20"/>
          <w:lang w:val="en-US"/>
        </w:rPr>
      </w:pPr>
      <w:r w:rsidRPr="003C4509">
        <w:rPr>
          <w:rFonts w:ascii="Helvetica" w:hAnsi="Helvetica"/>
          <w:sz w:val="20"/>
          <w:szCs w:val="20"/>
          <w:lang w:val="en-US"/>
        </w:rPr>
        <w:t xml:space="preserve">Essentiality scoring based on </w:t>
      </w:r>
      <w:r w:rsidRPr="003C4509">
        <w:rPr>
          <w:rFonts w:ascii="Helvetica" w:hAnsi="Helvetica"/>
          <w:sz w:val="20"/>
          <w:szCs w:val="20"/>
          <w:lang w:val="en-US"/>
        </w:rPr>
        <w:fldChar w:fldCharType="begin"/>
      </w:r>
      <w:r>
        <w:rPr>
          <w:rFonts w:ascii="Helvetica" w:hAnsi="Helvetica"/>
          <w:sz w:val="20"/>
          <w:szCs w:val="20"/>
          <w:lang w:val="en-US"/>
        </w:rPr>
        <w:instrText xml:space="preserve"> ADDIN EN.CITE &lt;EndNote&gt;&lt;Cite&gt;&lt;Author&gt;Sassetti&lt;/Author&gt;&lt;Year&gt;2003&lt;/Year&gt;&lt;RecNum&gt;14601&lt;/RecNum&gt;&lt;IDText&gt;12657046&lt;/IDText&gt;&lt;DisplayText&gt;[2]&lt;/DisplayText&gt;&lt;record&gt;&lt;rec-number&gt;14601&lt;/rec-number&gt;&lt;foreign-keys&gt;&lt;key app="EN" db-id="zwawaszdawzzz3eedtnv99f2awsdzasff9pf"&gt;14601&lt;/key&gt;&lt;/foreign-keys&gt;&lt;ref-type name="Journal Article"&gt;17&lt;/ref-type&gt;&lt;contributors&gt;&lt;authors&gt;&lt;author&gt;Sassetti, C. M.&lt;/author&gt;&lt;author&gt;Boyd, D. H.&lt;/author&gt;&lt;author&gt;Rubin, E. J.&lt;/author&gt;&lt;/authors&gt;&lt;/contributors&gt;&lt;auth-address&gt;Department of Immunology and Infectious Diseases, Harvard School of Public Health, Harvard Medical School, Boston, MA 02115, USA.&lt;/auth-address&gt;&lt;titles&gt;&lt;title&gt;Genes required for mycobacterial growth defined by high density mutagenesis&lt;/title&gt;&lt;secondary-title&gt;Mol Microbiol&lt;/secondary-title&gt;&lt;/titles&gt;&lt;periodical&gt;&lt;full-title&gt;Mol Microbiol&lt;/full-title&gt;&lt;/periodical&gt;&lt;pages&gt;77-84&lt;/pages&gt;&lt;volume&gt;48&lt;/volume&gt;&lt;number&gt;1&lt;/number&gt;&lt;edition&gt;2003/03/27&lt;/edition&gt;&lt;keywords&gt;&lt;keyword&gt;DNA Transposable Elements&lt;/keyword&gt;&lt;keyword&gt;Evolution, Molecular&lt;/keyword&gt;&lt;keyword&gt;*Genes, Bacterial&lt;/keyword&gt;&lt;keyword&gt;Mutagenesis&lt;/keyword&gt;&lt;keyword&gt;Mycobacterium leprae/genetics/*growth &amp;amp; development&lt;/keyword&gt;&lt;keyword&gt;Mycobacterium tuberculosis/genetics/*growth &amp;amp; development&lt;/keyword&gt;&lt;/keywords&gt;&lt;dates&gt;&lt;year&gt;2003&lt;/year&gt;&lt;pub-dates&gt;&lt;date&gt;Apr&lt;/date&gt;&lt;/pub-dates&gt;&lt;/dates&gt;&lt;isbn&gt;0950-382X (Print)&amp;#xD;0950-382X (Linking)&lt;/isbn&gt;&lt;label&gt;12657046&lt;/label&gt;&lt;urls&gt;&lt;related-urls&gt;&lt;url&gt;http://www.ncbi.nlm.nih.gov/pubmed/12657046&lt;/url&gt;&lt;/related-urls&gt;&lt;/urls&gt;&lt;electronic-resource-num&gt;3425 [pii]&lt;/electronic-resource-num&gt;&lt;language&gt;eng&lt;/language&gt;&lt;/record&gt;&lt;/Cite&gt;&lt;/EndNote&gt;</w:instrText>
      </w:r>
      <w:r w:rsidRPr="003C4509">
        <w:rPr>
          <w:rFonts w:ascii="Helvetica" w:hAnsi="Helvetica"/>
          <w:sz w:val="20"/>
          <w:szCs w:val="20"/>
          <w:lang w:val="en-US"/>
        </w:rPr>
        <w:fldChar w:fldCharType="separate"/>
      </w:r>
      <w:r>
        <w:rPr>
          <w:rFonts w:ascii="Helvetica" w:hAnsi="Helvetica"/>
          <w:noProof/>
          <w:sz w:val="20"/>
          <w:szCs w:val="20"/>
          <w:lang w:val="en-US"/>
        </w:rPr>
        <w:t>[</w:t>
      </w:r>
      <w:hyperlink w:anchor="_ENREF_2" w:tooltip="Sassetti, 2003 #14601" w:history="1">
        <w:r>
          <w:rPr>
            <w:rFonts w:ascii="Helvetica" w:hAnsi="Helvetica"/>
            <w:noProof/>
            <w:sz w:val="20"/>
            <w:szCs w:val="20"/>
            <w:lang w:val="en-US"/>
          </w:rPr>
          <w:t>2</w:t>
        </w:r>
      </w:hyperlink>
      <w:r>
        <w:rPr>
          <w:rFonts w:ascii="Helvetica" w:hAnsi="Helvetica"/>
          <w:noProof/>
          <w:sz w:val="20"/>
          <w:szCs w:val="20"/>
          <w:lang w:val="en-US"/>
        </w:rPr>
        <w:t>]</w:t>
      </w:r>
      <w:r w:rsidRPr="003C4509">
        <w:rPr>
          <w:rFonts w:ascii="Helvetica" w:hAnsi="Helvetica"/>
          <w:sz w:val="20"/>
          <w:szCs w:val="20"/>
          <w:lang w:val="en-US"/>
        </w:rPr>
        <w:fldChar w:fldCharType="end"/>
      </w:r>
      <w:r w:rsidRPr="003C4509">
        <w:rPr>
          <w:rFonts w:ascii="Helvetica" w:hAnsi="Helvetica"/>
          <w:sz w:val="20"/>
          <w:szCs w:val="20"/>
          <w:lang w:val="en-US"/>
        </w:rPr>
        <w:t>. NE = No Evidence from these sources.</w:t>
      </w:r>
    </w:p>
    <w:p w14:paraId="3B55E298" w14:textId="77777777" w:rsidR="00243C9B" w:rsidRDefault="00243C9B" w:rsidP="000B5498">
      <w:pPr>
        <w:spacing w:after="0" w:line="240" w:lineRule="auto"/>
        <w:ind w:left="720" w:hanging="720"/>
        <w:jc w:val="both"/>
        <w:rPr>
          <w:rFonts w:ascii="Helvetica" w:hAnsi="Helvetica"/>
          <w:lang w:val="en-US"/>
        </w:rPr>
      </w:pPr>
    </w:p>
    <w:p w14:paraId="28C34F3A" w14:textId="77777777" w:rsidR="000B5498" w:rsidRPr="003C4509" w:rsidRDefault="000B5498" w:rsidP="000B5498">
      <w:pPr>
        <w:spacing w:after="0" w:line="240" w:lineRule="auto"/>
        <w:ind w:left="720" w:hanging="720"/>
        <w:jc w:val="both"/>
        <w:rPr>
          <w:rFonts w:ascii="Helvetica" w:hAnsi="Helvetica"/>
          <w:b/>
          <w:lang w:val="en-US"/>
        </w:rPr>
      </w:pPr>
      <w:r w:rsidRPr="003C4509">
        <w:rPr>
          <w:rFonts w:ascii="Helvetica" w:hAnsi="Helvetica"/>
          <w:b/>
          <w:lang w:val="en-US"/>
        </w:rPr>
        <w:t>References</w:t>
      </w:r>
    </w:p>
    <w:p w14:paraId="67C32854" w14:textId="77777777" w:rsidR="000B5498" w:rsidRPr="003C4509" w:rsidRDefault="000B5498" w:rsidP="000B5498">
      <w:pPr>
        <w:spacing w:after="0" w:line="240" w:lineRule="auto"/>
        <w:ind w:left="720" w:hanging="720"/>
        <w:jc w:val="both"/>
        <w:rPr>
          <w:rFonts w:ascii="Helvetica" w:hAnsi="Helvetica"/>
          <w:lang w:val="en-US"/>
        </w:rPr>
      </w:pPr>
    </w:p>
    <w:p w14:paraId="44EF0A90" w14:textId="77777777" w:rsidR="000B5498" w:rsidRPr="003C4509" w:rsidRDefault="000B5498" w:rsidP="000B5498">
      <w:pPr>
        <w:spacing w:after="0" w:line="240" w:lineRule="auto"/>
        <w:ind w:left="720" w:hanging="720"/>
        <w:jc w:val="both"/>
        <w:rPr>
          <w:rFonts w:ascii="Helvetica" w:hAnsi="Helvetica"/>
          <w:noProof/>
          <w:lang w:val="en-US"/>
        </w:rPr>
      </w:pPr>
      <w:r w:rsidRPr="003C4509">
        <w:rPr>
          <w:rFonts w:ascii="Helvetica" w:hAnsi="Helvetica"/>
          <w:lang w:val="en-US"/>
        </w:rPr>
        <w:fldChar w:fldCharType="begin"/>
      </w:r>
      <w:r w:rsidRPr="003C4509">
        <w:rPr>
          <w:rFonts w:ascii="Helvetica" w:hAnsi="Helvetica"/>
          <w:lang w:val="en-US"/>
        </w:rPr>
        <w:instrText xml:space="preserve"> ADDIN EN.REFLIST </w:instrText>
      </w:r>
      <w:r w:rsidRPr="003C4509">
        <w:rPr>
          <w:rFonts w:ascii="Helvetica" w:hAnsi="Helvetica"/>
          <w:lang w:val="en-US"/>
        </w:rPr>
        <w:fldChar w:fldCharType="separate"/>
      </w:r>
      <w:r w:rsidRPr="003C4509">
        <w:rPr>
          <w:rFonts w:ascii="Helvetica" w:hAnsi="Helvetica"/>
          <w:noProof/>
          <w:lang w:val="en-US"/>
        </w:rPr>
        <w:t>1. Altschul SF, Madden TL, Schaffer AA, Zhang J, Zhang Z, et al. (1997) Gapped BLAST and PSI-BLAST: a new generation of protein database search programs. Nucleic Acids Res 25: 3389-3402.</w:t>
      </w:r>
    </w:p>
    <w:p w14:paraId="21750D4E" w14:textId="77777777" w:rsidR="000B5498" w:rsidRPr="003C4509" w:rsidRDefault="000B5498" w:rsidP="000B5498">
      <w:pPr>
        <w:spacing w:line="240" w:lineRule="auto"/>
        <w:ind w:left="720" w:hanging="720"/>
        <w:jc w:val="both"/>
        <w:rPr>
          <w:rFonts w:ascii="Helvetica" w:hAnsi="Helvetica"/>
          <w:noProof/>
          <w:lang w:val="en-US"/>
        </w:rPr>
      </w:pPr>
      <w:r w:rsidRPr="003C4509">
        <w:rPr>
          <w:rFonts w:ascii="Helvetica" w:hAnsi="Helvetica"/>
          <w:noProof/>
          <w:lang w:val="en-US"/>
        </w:rPr>
        <w:t>2. Sassetti CM, Boyd DH, Rubin EJ (2003) Genes required for mycobacterial growth defined by high density mutagenesis. Mol Microbiol 48: 77-84.</w:t>
      </w:r>
    </w:p>
    <w:p w14:paraId="228C3EC2" w14:textId="77777777" w:rsidR="000B5498" w:rsidRPr="003C4509" w:rsidRDefault="000B5498" w:rsidP="000B5498">
      <w:pPr>
        <w:spacing w:line="240" w:lineRule="auto"/>
        <w:jc w:val="both"/>
        <w:rPr>
          <w:rFonts w:ascii="Helvetica" w:hAnsi="Helvetica"/>
          <w:noProof/>
          <w:lang w:val="en-US"/>
        </w:rPr>
      </w:pPr>
    </w:p>
    <w:p w14:paraId="79504EA6" w14:textId="77777777" w:rsidR="000B5498" w:rsidRPr="00B26233" w:rsidRDefault="000B5498" w:rsidP="000B5498">
      <w:pPr>
        <w:spacing w:after="120" w:line="360" w:lineRule="auto"/>
        <w:jc w:val="both"/>
        <w:rPr>
          <w:rFonts w:ascii="Helvetica" w:hAnsi="Helvetica"/>
          <w:lang w:val="en-US"/>
        </w:rPr>
      </w:pPr>
      <w:r w:rsidRPr="003C4509">
        <w:rPr>
          <w:rFonts w:ascii="Helvetica" w:hAnsi="Helvetica"/>
          <w:lang w:val="en-US"/>
        </w:rPr>
        <w:fldChar w:fldCharType="end"/>
      </w:r>
    </w:p>
    <w:p w14:paraId="4761803D" w14:textId="3A539091" w:rsidR="006F15C2" w:rsidRPr="00B26233" w:rsidRDefault="006F15C2" w:rsidP="00B26233">
      <w:pPr>
        <w:spacing w:after="120" w:line="360" w:lineRule="auto"/>
        <w:jc w:val="both"/>
        <w:rPr>
          <w:rFonts w:ascii="Helvetica" w:hAnsi="Helvetica"/>
          <w:lang w:val="en-US"/>
        </w:rPr>
      </w:pPr>
    </w:p>
    <w:sectPr w:rsidR="006F15C2" w:rsidRPr="00B26233" w:rsidSect="006F15C2">
      <w:footerReference w:type="even" r:id="rId7"/>
      <w:footerReference w:type="default" r:id="rId8"/>
      <w:pgSz w:w="12240" w:h="15840"/>
      <w:pgMar w:top="1440" w:right="1800" w:bottom="1440" w:left="180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D58891E" w14:textId="77777777" w:rsidR="00FD2357" w:rsidRDefault="00FD2357" w:rsidP="003C4509">
      <w:pPr>
        <w:spacing w:after="0" w:line="240" w:lineRule="auto"/>
      </w:pPr>
      <w:r>
        <w:separator/>
      </w:r>
    </w:p>
  </w:endnote>
  <w:endnote w:type="continuationSeparator" w:id="0">
    <w:p w14:paraId="04DFB2B1" w14:textId="77777777" w:rsidR="00FD2357" w:rsidRDefault="00FD2357" w:rsidP="003C450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auto"/>
    <w:pitch w:val="variable"/>
    <w:sig w:usb0="00002A87" w:usb1="80000000" w:usb2="00000008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770B992" w14:textId="77777777" w:rsidR="00FD2357" w:rsidRDefault="00FD2357" w:rsidP="00FD2357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7C71AF5" w14:textId="77777777" w:rsidR="00FD2357" w:rsidRDefault="00FD2357" w:rsidP="003C4509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A8BCAB6" w14:textId="77777777" w:rsidR="00FD2357" w:rsidRPr="003C4509" w:rsidRDefault="00FD2357" w:rsidP="00FD2357">
    <w:pPr>
      <w:pStyle w:val="Footer"/>
      <w:framePr w:wrap="around" w:vAnchor="text" w:hAnchor="margin" w:xAlign="right" w:y="1"/>
      <w:rPr>
        <w:rStyle w:val="PageNumber"/>
        <w:rFonts w:ascii="Helvetica" w:hAnsi="Helvetica"/>
      </w:rPr>
    </w:pPr>
    <w:r w:rsidRPr="003C4509">
      <w:rPr>
        <w:rStyle w:val="PageNumber"/>
        <w:rFonts w:ascii="Helvetica" w:hAnsi="Helvetica"/>
      </w:rPr>
      <w:fldChar w:fldCharType="begin"/>
    </w:r>
    <w:r w:rsidRPr="003C4509">
      <w:rPr>
        <w:rStyle w:val="PageNumber"/>
        <w:rFonts w:ascii="Helvetica" w:hAnsi="Helvetica"/>
      </w:rPr>
      <w:instrText xml:space="preserve">PAGE  </w:instrText>
    </w:r>
    <w:r w:rsidRPr="003C4509">
      <w:rPr>
        <w:rStyle w:val="PageNumber"/>
        <w:rFonts w:ascii="Helvetica" w:hAnsi="Helvetica"/>
      </w:rPr>
      <w:fldChar w:fldCharType="separate"/>
    </w:r>
    <w:r w:rsidR="00D96100">
      <w:rPr>
        <w:rStyle w:val="PageNumber"/>
        <w:rFonts w:ascii="Helvetica" w:hAnsi="Helvetica"/>
        <w:noProof/>
      </w:rPr>
      <w:t>1</w:t>
    </w:r>
    <w:r w:rsidRPr="003C4509">
      <w:rPr>
        <w:rStyle w:val="PageNumber"/>
        <w:rFonts w:ascii="Helvetica" w:hAnsi="Helvetica"/>
      </w:rPr>
      <w:fldChar w:fldCharType="end"/>
    </w:r>
  </w:p>
  <w:p w14:paraId="62C13BEE" w14:textId="77777777" w:rsidR="00FD2357" w:rsidRDefault="00FD2357" w:rsidP="003C4509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F1D5366" w14:textId="77777777" w:rsidR="00FD2357" w:rsidRDefault="00FD2357" w:rsidP="003C4509">
      <w:pPr>
        <w:spacing w:after="0" w:line="240" w:lineRule="auto"/>
      </w:pPr>
      <w:r>
        <w:separator/>
      </w:r>
    </w:p>
  </w:footnote>
  <w:footnote w:type="continuationSeparator" w:id="0">
    <w:p w14:paraId="78512764" w14:textId="77777777" w:rsidR="00FD2357" w:rsidRDefault="00FD2357" w:rsidP="003C450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mbr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zwawaszdawzzz3eedtnv99f2awsdzasff9pf&quot;&gt;MyBib&lt;record-ids&gt;&lt;item&gt;9798&lt;/item&gt;&lt;item&gt;14601&lt;/item&gt;&lt;/record-ids&gt;&lt;/item&gt;&lt;/Libraries&gt;"/>
  </w:docVars>
  <w:rsids>
    <w:rsidRoot w:val="001117A2"/>
    <w:rsid w:val="000B5498"/>
    <w:rsid w:val="001117A2"/>
    <w:rsid w:val="00130FBB"/>
    <w:rsid w:val="001E7C9C"/>
    <w:rsid w:val="00243C9B"/>
    <w:rsid w:val="00380F68"/>
    <w:rsid w:val="003C4509"/>
    <w:rsid w:val="006F15C2"/>
    <w:rsid w:val="00886810"/>
    <w:rsid w:val="009A25BC"/>
    <w:rsid w:val="00A04AD9"/>
    <w:rsid w:val="00AB5694"/>
    <w:rsid w:val="00B26233"/>
    <w:rsid w:val="00B543EB"/>
    <w:rsid w:val="00BF7CCB"/>
    <w:rsid w:val="00C9035C"/>
    <w:rsid w:val="00D2029C"/>
    <w:rsid w:val="00D96100"/>
    <w:rsid w:val="00E86BE8"/>
    <w:rsid w:val="00EC0244"/>
    <w:rsid w:val="00FD2357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oNotEmbedSmartTags/>
  <w:decimalSymbol w:val="."/>
  <w:listSeparator w:val=","/>
  <w14:docId w14:val="0D4AAD3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117A2"/>
    <w:pPr>
      <w:spacing w:line="276" w:lineRule="auto"/>
    </w:pPr>
    <w:rPr>
      <w:rFonts w:eastAsiaTheme="minorHAnsi"/>
      <w:sz w:val="22"/>
      <w:szCs w:val="22"/>
      <w:lang w:val="es-E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LightShading2">
    <w:name w:val="Light Shading2"/>
    <w:basedOn w:val="TableNormal"/>
    <w:uiPriority w:val="60"/>
    <w:rsid w:val="001117A2"/>
    <w:pPr>
      <w:spacing w:after="0"/>
    </w:pPr>
    <w:rPr>
      <w:rFonts w:eastAsiaTheme="minorHAnsi"/>
      <w:color w:val="000000" w:themeColor="text1" w:themeShade="BF"/>
      <w:sz w:val="22"/>
      <w:szCs w:val="22"/>
      <w:lang w:eastAsia="en-US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1117A2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117A2"/>
    <w:rPr>
      <w:rFonts w:ascii="Lucida Grande" w:eastAsiaTheme="minorHAnsi" w:hAnsi="Lucida Grande" w:cs="Lucida Grande"/>
      <w:sz w:val="18"/>
      <w:szCs w:val="18"/>
      <w:lang w:val="es-ES" w:eastAsia="en-US"/>
    </w:rPr>
  </w:style>
  <w:style w:type="table" w:customStyle="1" w:styleId="LightShading1">
    <w:name w:val="Light Shading1"/>
    <w:basedOn w:val="TableNormal"/>
    <w:uiPriority w:val="60"/>
    <w:rsid w:val="00B543EB"/>
    <w:pPr>
      <w:spacing w:after="0"/>
    </w:pPr>
    <w:rPr>
      <w:rFonts w:eastAsiaTheme="minorHAnsi"/>
      <w:color w:val="000000" w:themeColor="text1" w:themeShade="BF"/>
      <w:sz w:val="22"/>
      <w:szCs w:val="22"/>
      <w:lang w:eastAsia="en-US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yperlink">
    <w:name w:val="Hyperlink"/>
    <w:basedOn w:val="DefaultParagraphFont"/>
    <w:rsid w:val="00AB5694"/>
    <w:rPr>
      <w:color w:val="0000FF"/>
      <w:u w:val="single"/>
    </w:rPr>
  </w:style>
  <w:style w:type="character" w:customStyle="1" w:styleId="apple-style-span">
    <w:name w:val="apple-style-span"/>
    <w:basedOn w:val="DefaultParagraphFont"/>
    <w:rsid w:val="00AB5694"/>
  </w:style>
  <w:style w:type="character" w:styleId="CommentReference">
    <w:name w:val="annotation reference"/>
    <w:basedOn w:val="DefaultParagraphFont"/>
    <w:uiPriority w:val="99"/>
    <w:semiHidden/>
    <w:unhideWhenUsed/>
    <w:rsid w:val="00AB5694"/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3C4509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C4509"/>
    <w:rPr>
      <w:rFonts w:eastAsiaTheme="minorHAnsi"/>
      <w:sz w:val="22"/>
      <w:szCs w:val="22"/>
      <w:lang w:val="es-ES" w:eastAsia="en-US"/>
    </w:rPr>
  </w:style>
  <w:style w:type="paragraph" w:styleId="Footer">
    <w:name w:val="footer"/>
    <w:basedOn w:val="Normal"/>
    <w:link w:val="FooterChar"/>
    <w:uiPriority w:val="99"/>
    <w:unhideWhenUsed/>
    <w:rsid w:val="003C4509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C4509"/>
    <w:rPr>
      <w:rFonts w:eastAsiaTheme="minorHAnsi"/>
      <w:sz w:val="22"/>
      <w:szCs w:val="22"/>
      <w:lang w:val="es-ES" w:eastAsia="en-US"/>
    </w:rPr>
  </w:style>
  <w:style w:type="character" w:styleId="PageNumber">
    <w:name w:val="page number"/>
    <w:basedOn w:val="DefaultParagraphFont"/>
    <w:uiPriority w:val="99"/>
    <w:semiHidden/>
    <w:unhideWhenUsed/>
    <w:rsid w:val="003C4509"/>
  </w:style>
  <w:style w:type="paragraph" w:styleId="Revision">
    <w:name w:val="Revision"/>
    <w:hidden/>
    <w:uiPriority w:val="99"/>
    <w:semiHidden/>
    <w:rsid w:val="000B5498"/>
    <w:pPr>
      <w:spacing w:after="0"/>
    </w:pPr>
    <w:rPr>
      <w:rFonts w:eastAsiaTheme="minorHAnsi"/>
      <w:sz w:val="22"/>
      <w:szCs w:val="22"/>
      <w:lang w:val="es-ES" w:eastAsia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117A2"/>
    <w:pPr>
      <w:spacing w:line="276" w:lineRule="auto"/>
    </w:pPr>
    <w:rPr>
      <w:rFonts w:eastAsiaTheme="minorHAnsi"/>
      <w:sz w:val="22"/>
      <w:szCs w:val="22"/>
      <w:lang w:val="es-E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LightShading2">
    <w:name w:val="Light Shading2"/>
    <w:basedOn w:val="TableNormal"/>
    <w:uiPriority w:val="60"/>
    <w:rsid w:val="001117A2"/>
    <w:pPr>
      <w:spacing w:after="0"/>
    </w:pPr>
    <w:rPr>
      <w:rFonts w:eastAsiaTheme="minorHAnsi"/>
      <w:color w:val="000000" w:themeColor="text1" w:themeShade="BF"/>
      <w:sz w:val="22"/>
      <w:szCs w:val="22"/>
      <w:lang w:eastAsia="en-US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1117A2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117A2"/>
    <w:rPr>
      <w:rFonts w:ascii="Lucida Grande" w:eastAsiaTheme="minorHAnsi" w:hAnsi="Lucida Grande" w:cs="Lucida Grande"/>
      <w:sz w:val="18"/>
      <w:szCs w:val="18"/>
      <w:lang w:val="es-ES" w:eastAsia="en-US"/>
    </w:rPr>
  </w:style>
  <w:style w:type="table" w:customStyle="1" w:styleId="LightShading1">
    <w:name w:val="Light Shading1"/>
    <w:basedOn w:val="TableNormal"/>
    <w:uiPriority w:val="60"/>
    <w:rsid w:val="00B543EB"/>
    <w:pPr>
      <w:spacing w:after="0"/>
    </w:pPr>
    <w:rPr>
      <w:rFonts w:eastAsiaTheme="minorHAnsi"/>
      <w:color w:val="000000" w:themeColor="text1" w:themeShade="BF"/>
      <w:sz w:val="22"/>
      <w:szCs w:val="22"/>
      <w:lang w:eastAsia="en-US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yperlink">
    <w:name w:val="Hyperlink"/>
    <w:basedOn w:val="DefaultParagraphFont"/>
    <w:rsid w:val="00AB5694"/>
    <w:rPr>
      <w:color w:val="0000FF"/>
      <w:u w:val="single"/>
    </w:rPr>
  </w:style>
  <w:style w:type="character" w:customStyle="1" w:styleId="apple-style-span">
    <w:name w:val="apple-style-span"/>
    <w:basedOn w:val="DefaultParagraphFont"/>
    <w:rsid w:val="00AB5694"/>
  </w:style>
  <w:style w:type="character" w:styleId="CommentReference">
    <w:name w:val="annotation reference"/>
    <w:basedOn w:val="DefaultParagraphFont"/>
    <w:uiPriority w:val="99"/>
    <w:semiHidden/>
    <w:unhideWhenUsed/>
    <w:rsid w:val="00AB5694"/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3C4509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C4509"/>
    <w:rPr>
      <w:rFonts w:eastAsiaTheme="minorHAnsi"/>
      <w:sz w:val="22"/>
      <w:szCs w:val="22"/>
      <w:lang w:val="es-ES" w:eastAsia="en-US"/>
    </w:rPr>
  </w:style>
  <w:style w:type="paragraph" w:styleId="Footer">
    <w:name w:val="footer"/>
    <w:basedOn w:val="Normal"/>
    <w:link w:val="FooterChar"/>
    <w:uiPriority w:val="99"/>
    <w:unhideWhenUsed/>
    <w:rsid w:val="003C4509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C4509"/>
    <w:rPr>
      <w:rFonts w:eastAsiaTheme="minorHAnsi"/>
      <w:sz w:val="22"/>
      <w:szCs w:val="22"/>
      <w:lang w:val="es-ES" w:eastAsia="en-US"/>
    </w:rPr>
  </w:style>
  <w:style w:type="character" w:styleId="PageNumber">
    <w:name w:val="page number"/>
    <w:basedOn w:val="DefaultParagraphFont"/>
    <w:uiPriority w:val="99"/>
    <w:semiHidden/>
    <w:unhideWhenUsed/>
    <w:rsid w:val="003C4509"/>
  </w:style>
  <w:style w:type="paragraph" w:styleId="Revision">
    <w:name w:val="Revision"/>
    <w:hidden/>
    <w:uiPriority w:val="99"/>
    <w:semiHidden/>
    <w:rsid w:val="000B5498"/>
    <w:pPr>
      <w:spacing w:after="0"/>
    </w:pPr>
    <w:rPr>
      <w:rFonts w:eastAsiaTheme="minorHAnsi"/>
      <w:sz w:val="22"/>
      <w:szCs w:val="22"/>
      <w:lang w:val="es-E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oter" Target="footer1.xml"/><Relationship Id="rId8" Type="http://schemas.openxmlformats.org/officeDocument/2006/relationships/footer" Target="footer2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2</Pages>
  <Words>898</Words>
  <Characters>5120</Characters>
  <Application>Microsoft Macintosh Word</Application>
  <DocSecurity>0</DocSecurity>
  <Lines>42</Lines>
  <Paragraphs>12</Paragraphs>
  <ScaleCrop>false</ScaleCrop>
  <Company/>
  <LinksUpToDate>false</LinksUpToDate>
  <CharactersWithSpaces>600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c A. Marti-Renom</dc:creator>
  <cp:keywords/>
  <dc:description/>
  <cp:lastModifiedBy>Marc A. Marti-Renom</cp:lastModifiedBy>
  <cp:revision>5</cp:revision>
  <dcterms:created xsi:type="dcterms:W3CDTF">2013-04-30T07:21:00Z</dcterms:created>
  <dcterms:modified xsi:type="dcterms:W3CDTF">2013-05-02T16:29:00Z</dcterms:modified>
</cp:coreProperties>
</file>